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6133" w:rsidRDefault="00B86133" w:rsidP="00130C00">
      <w:pPr>
        <w:pStyle w:val="HALAMANJUDUL"/>
        <w:rPr>
          <w:highlight w:val="yellow"/>
        </w:rPr>
      </w:pPr>
      <w:bookmarkStart w:id="0" w:name="_Toc150430561"/>
      <w:bookmarkStart w:id="1" w:name="_Toc150431295"/>
      <w:bookmarkStart w:id="2" w:name="_Toc150431756"/>
      <w:bookmarkStart w:id="3" w:name="_Toc150435438"/>
      <w:r w:rsidRPr="00130C00">
        <w:rPr>
          <w:noProof/>
          <w:lang w:val="id-ID" w:eastAsia="id-ID"/>
        </w:rPr>
        <w:drawing>
          <wp:inline distT="0" distB="0" distL="0" distR="0">
            <wp:extent cx="1270000" cy="1323555"/>
            <wp:effectExtent l="0" t="0" r="0" b="0"/>
            <wp:docPr id="1918973305" name="Picture 1918973305" descr="Logo UNDIP (Universitas Diponegoro) - Kumpulan Logo Universitas d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DIP (Universitas Diponegoro) - Kumpulan Logo Universitas di ..."/>
                    <pic:cNvPicPr>
                      <a:picLocks noChangeAspect="1" noChangeArrowheads="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6sdtdh="http://schemas.microsoft.com/office/word/2020/wordml/sdtdatahash" xmlns:w16cid="http://schemas.microsoft.com/office/word/2016/wordml/cid" xmlns:w16cex="http://schemas.microsoft.com/office/word/2018/wordml/cex" xmlns:w16="http://schemas.microsoft.com/office/word/2018/wordml" xmlns:w15="http://schemas.microsoft.com/office/word/2012/wordml" xmlns:w14="http://schemas.microsoft.com/office/word/2010/wordml" xmlns:w10="urn:schemas-microsoft-com:office:word" xmlns:v="urn:schemas-microsoft-com:vml" xmlns:oel="http://schemas.microsoft.com/office/2019/extlst"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m3d="http://schemas.microsoft.com/office/drawing/2017/model3d" xmlns:aink="http://schemas.microsoft.com/office/drawing/2016/ink" xmlns:mc="http://schemas.openxmlformats.org/markup-compatibility/2006" xmlns:w="http://schemas.openxmlformats.org/wordprocessingml/2006/main" xmlns="" val="0"/>
                        </a:ext>
                      </a:extLst>
                    </a:blip>
                    <a:srcRect l="5821" t="3703" r="6350" b="4762"/>
                    <a:stretch/>
                  </pic:blipFill>
                  <pic:spPr bwMode="auto">
                    <a:xfrm>
                      <a:off x="0" y="0"/>
                      <a:ext cx="1275644" cy="132943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6sdtdh="http://schemas.microsoft.com/office/word/2020/wordml/sdtdatahash" xmlns:w16cid="http://schemas.microsoft.com/office/word/2016/wordml/cid" xmlns:w16cex="http://schemas.microsoft.com/office/word/2018/wordml/cex" xmlns:w16="http://schemas.microsoft.com/office/word/2018/wordml" xmlns:w15="http://schemas.microsoft.com/office/word/2012/wordml" xmlns:w14="http://schemas.microsoft.com/office/word/2010/wordml" xmlns:w10="urn:schemas-microsoft-com:office:word" xmlns:v="urn:schemas-microsoft-com:vml" xmlns:oel="http://schemas.microsoft.com/office/2019/extlst"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m3d="http://schemas.microsoft.com/office/drawing/2017/model3d" xmlns:aink="http://schemas.microsoft.com/office/drawing/2016/ink" xmlns:mc="http://schemas.openxmlformats.org/markup-compatibility/2006" xmlns:w="http://schemas.openxmlformats.org/wordprocessingml/2006/main" xmlns=""/>
                      </a:ext>
                    </a:extLst>
                  </pic:spPr>
                </pic:pic>
              </a:graphicData>
            </a:graphic>
          </wp:inline>
        </w:drawing>
      </w:r>
      <w:bookmarkEnd w:id="0"/>
      <w:bookmarkEnd w:id="1"/>
      <w:bookmarkEnd w:id="2"/>
      <w:bookmarkEnd w:id="3"/>
    </w:p>
    <w:p w:rsidR="00B86133" w:rsidRPr="00821642" w:rsidRDefault="00B86133" w:rsidP="00B86133">
      <w:pPr>
        <w:tabs>
          <w:tab w:val="left" w:pos="1701"/>
        </w:tabs>
        <w:spacing w:line="360" w:lineRule="auto"/>
        <w:jc w:val="center"/>
        <w:outlineLvl w:val="0"/>
        <w:rPr>
          <w:b/>
          <w:bCs/>
          <w:i/>
          <w:iCs/>
          <w:sz w:val="28"/>
          <w:szCs w:val="28"/>
          <w:lang w:val="sv-SE"/>
        </w:rPr>
      </w:pPr>
      <w:bookmarkStart w:id="4" w:name="_Toc150430044"/>
      <w:bookmarkStart w:id="5" w:name="_Toc150430562"/>
      <w:bookmarkStart w:id="6" w:name="_Toc150431296"/>
      <w:bookmarkStart w:id="7" w:name="_Toc150431757"/>
      <w:bookmarkStart w:id="8" w:name="_Toc150435439"/>
      <w:r w:rsidRPr="00821642">
        <w:rPr>
          <w:b/>
          <w:bCs/>
          <w:sz w:val="28"/>
          <w:szCs w:val="28"/>
          <w:lang w:val="sv-SE"/>
        </w:rPr>
        <w:t xml:space="preserve">KEKERASAN ANAK DALAM FILM </w:t>
      </w:r>
      <w:r w:rsidRPr="007C2117">
        <w:rPr>
          <w:rFonts w:ascii="MS Mincho" w:hAnsi="MS Mincho" w:cs="MS Mincho"/>
          <w:b/>
          <w:bCs/>
          <w:sz w:val="28"/>
          <w:szCs w:val="28"/>
        </w:rPr>
        <w:t>マザ</w:t>
      </w:r>
      <w:r w:rsidRPr="007C2117">
        <w:rPr>
          <w:rFonts w:ascii="MS Mincho" w:hAnsi="MS Mincho" w:cs="MS Mincho" w:hint="eastAsia"/>
          <w:b/>
          <w:bCs/>
          <w:sz w:val="28"/>
          <w:szCs w:val="28"/>
        </w:rPr>
        <w:t>ー</w:t>
      </w:r>
      <w:r w:rsidRPr="00821642">
        <w:rPr>
          <w:b/>
          <w:bCs/>
          <w:sz w:val="28"/>
          <w:szCs w:val="28"/>
          <w:lang w:val="sv-SE"/>
        </w:rPr>
        <w:t>(</w:t>
      </w:r>
      <w:r w:rsidRPr="00821642">
        <w:rPr>
          <w:b/>
          <w:bCs/>
          <w:i/>
          <w:iCs/>
          <w:sz w:val="28"/>
          <w:szCs w:val="28"/>
          <w:lang w:val="sv-SE"/>
        </w:rPr>
        <w:t>MOTHER)</w:t>
      </w:r>
      <w:bookmarkEnd w:id="4"/>
      <w:bookmarkEnd w:id="5"/>
      <w:bookmarkEnd w:id="6"/>
      <w:bookmarkEnd w:id="7"/>
      <w:bookmarkEnd w:id="8"/>
    </w:p>
    <w:p w:rsidR="00B86133" w:rsidRPr="00821642" w:rsidRDefault="00B86133" w:rsidP="00B86133">
      <w:pPr>
        <w:spacing w:line="360" w:lineRule="auto"/>
        <w:jc w:val="center"/>
        <w:rPr>
          <w:b/>
          <w:bCs/>
          <w:sz w:val="28"/>
          <w:szCs w:val="28"/>
          <w:lang w:val="sv-SE"/>
        </w:rPr>
      </w:pPr>
      <w:r w:rsidRPr="00821642">
        <w:rPr>
          <w:b/>
          <w:bCs/>
          <w:sz w:val="28"/>
          <w:szCs w:val="28"/>
          <w:lang w:val="sv-SE"/>
        </w:rPr>
        <w:t xml:space="preserve">KARYA SUTRADARA TATSUSHI OMORI </w:t>
      </w:r>
    </w:p>
    <w:p w:rsidR="00B86133" w:rsidRPr="00821642" w:rsidRDefault="00B86133" w:rsidP="00B86133">
      <w:pPr>
        <w:spacing w:line="360" w:lineRule="auto"/>
        <w:jc w:val="center"/>
        <w:rPr>
          <w:sz w:val="28"/>
          <w:szCs w:val="28"/>
          <w:lang w:val="sv-SE"/>
        </w:rPr>
      </w:pPr>
      <w:r w:rsidRPr="00821642">
        <w:rPr>
          <w:b/>
          <w:bCs/>
          <w:sz w:val="28"/>
          <w:szCs w:val="28"/>
          <w:lang w:val="sv-SE"/>
        </w:rPr>
        <w:t>(KAJIAN SOSIOLOGI SASTRA)</w:t>
      </w:r>
    </w:p>
    <w:p w:rsidR="00B86133" w:rsidRPr="00821642" w:rsidRDefault="00B86133" w:rsidP="00B86133">
      <w:pPr>
        <w:spacing w:line="360" w:lineRule="auto"/>
        <w:jc w:val="center"/>
        <w:rPr>
          <w:rFonts w:ascii="Yu Mincho" w:eastAsia="Yu Mincho" w:hAnsi="Yu Mincho"/>
          <w:sz w:val="28"/>
          <w:szCs w:val="28"/>
          <w:lang w:val="sv-SE"/>
        </w:rPr>
      </w:pPr>
      <w:r w:rsidRPr="00392374">
        <w:rPr>
          <w:rFonts w:ascii="Yu Mincho" w:eastAsia="Yu Mincho" w:hAnsi="Yu Mincho" w:hint="eastAsia"/>
          <w:sz w:val="28"/>
          <w:szCs w:val="28"/>
        </w:rPr>
        <w:t>大森立の『マザー』という映画における児童虐待の文学の社会学的研究</w:t>
      </w:r>
    </w:p>
    <w:p w:rsidR="00B86133" w:rsidRPr="00821642" w:rsidRDefault="00B86133" w:rsidP="00B86133">
      <w:pPr>
        <w:spacing w:line="360" w:lineRule="auto"/>
        <w:jc w:val="center"/>
        <w:rPr>
          <w:rFonts w:ascii="Yu Mincho" w:eastAsia="Yu Mincho" w:hAnsi="Yu Mincho"/>
          <w:sz w:val="28"/>
          <w:szCs w:val="28"/>
          <w:lang w:val="sv-SE"/>
        </w:rPr>
      </w:pPr>
    </w:p>
    <w:p w:rsidR="00B86133" w:rsidRPr="00821642" w:rsidRDefault="00B86133" w:rsidP="00B86133">
      <w:pPr>
        <w:rPr>
          <w:lang w:val="sv-SE"/>
        </w:rPr>
      </w:pPr>
    </w:p>
    <w:p w:rsidR="00B86133" w:rsidRPr="003A3975" w:rsidRDefault="00B86133" w:rsidP="00B86133">
      <w:pPr>
        <w:jc w:val="center"/>
        <w:rPr>
          <w:b/>
          <w:bCs/>
        </w:rPr>
      </w:pPr>
      <w:r>
        <w:rPr>
          <w:b/>
          <w:bCs/>
        </w:rPr>
        <w:t>SKRIPSI</w:t>
      </w:r>
    </w:p>
    <w:p w:rsidR="00B86133" w:rsidRDefault="00B86133" w:rsidP="00B86133">
      <w:pPr>
        <w:jc w:val="center"/>
      </w:pPr>
    </w:p>
    <w:p w:rsidR="00B86133" w:rsidRDefault="00B86133" w:rsidP="00B86133">
      <w:pPr>
        <w:spacing w:line="480" w:lineRule="auto"/>
        <w:jc w:val="center"/>
        <w:outlineLvl w:val="0"/>
      </w:pPr>
      <w:bookmarkStart w:id="9" w:name="_Toc150430045"/>
      <w:bookmarkStart w:id="10" w:name="_Toc150430563"/>
      <w:bookmarkStart w:id="11" w:name="_Toc150431297"/>
      <w:bookmarkStart w:id="12" w:name="_Toc150431758"/>
      <w:bookmarkStart w:id="13" w:name="_Toc150435440"/>
      <w:r w:rsidRPr="00706F50">
        <w:t>Diajukan untuk Menempuh Ujian Sarjana</w:t>
      </w:r>
      <w:bookmarkEnd w:id="9"/>
      <w:bookmarkEnd w:id="10"/>
      <w:bookmarkEnd w:id="11"/>
      <w:bookmarkEnd w:id="12"/>
      <w:bookmarkEnd w:id="13"/>
    </w:p>
    <w:p w:rsidR="00B86133" w:rsidRPr="000E4A17" w:rsidRDefault="00B86133" w:rsidP="00B23AEB">
      <w:pPr>
        <w:spacing w:line="480" w:lineRule="auto"/>
        <w:jc w:val="center"/>
        <w:outlineLvl w:val="0"/>
      </w:pPr>
      <w:bookmarkStart w:id="14" w:name="_Toc150430046"/>
      <w:bookmarkStart w:id="15" w:name="_Toc150430564"/>
      <w:bookmarkStart w:id="16" w:name="_Toc150431298"/>
      <w:bookmarkStart w:id="17" w:name="_Toc150431759"/>
      <w:bookmarkStart w:id="18" w:name="_Toc150435441"/>
      <w:r>
        <w:t>Program Strata 1 Bahasa dan Kebudayaan Jepang</w:t>
      </w:r>
      <w:bookmarkEnd w:id="14"/>
      <w:bookmarkEnd w:id="15"/>
      <w:bookmarkEnd w:id="16"/>
      <w:bookmarkEnd w:id="17"/>
      <w:bookmarkEnd w:id="18"/>
    </w:p>
    <w:p w:rsidR="00B86133" w:rsidRPr="000E4A17" w:rsidRDefault="00B86133" w:rsidP="00B86133">
      <w:pPr>
        <w:tabs>
          <w:tab w:val="left" w:pos="6615"/>
        </w:tabs>
        <w:jc w:val="center"/>
        <w:rPr>
          <w:b/>
          <w:bCs/>
        </w:rPr>
      </w:pPr>
    </w:p>
    <w:p w:rsidR="00B86133" w:rsidRDefault="00B86133" w:rsidP="00B86133">
      <w:pPr>
        <w:spacing w:line="480" w:lineRule="auto"/>
        <w:jc w:val="center"/>
      </w:pPr>
      <w:r>
        <w:t>Oleh:</w:t>
      </w:r>
    </w:p>
    <w:p w:rsidR="00B86133" w:rsidRDefault="00B86133" w:rsidP="00B86133">
      <w:pPr>
        <w:spacing w:line="480" w:lineRule="auto"/>
        <w:jc w:val="center"/>
      </w:pPr>
      <w:r>
        <w:t>Janismay Miracle Vicoli Saragih</w:t>
      </w:r>
    </w:p>
    <w:p w:rsidR="00B86133" w:rsidRPr="00392374" w:rsidRDefault="00B86133" w:rsidP="00B86133">
      <w:pPr>
        <w:spacing w:line="480" w:lineRule="auto"/>
        <w:jc w:val="center"/>
      </w:pPr>
      <w:r>
        <w:t>NIM 13020219130113</w:t>
      </w:r>
    </w:p>
    <w:p w:rsidR="00B86133" w:rsidRDefault="00B86133" w:rsidP="00B86133">
      <w:pPr>
        <w:rPr>
          <w:b/>
          <w:sz w:val="28"/>
          <w:szCs w:val="28"/>
        </w:rPr>
      </w:pPr>
    </w:p>
    <w:p w:rsidR="00B86133" w:rsidRPr="007C2117" w:rsidRDefault="00B86133" w:rsidP="00B86133">
      <w:pPr>
        <w:spacing w:line="480" w:lineRule="auto"/>
        <w:ind w:right="-142"/>
        <w:jc w:val="center"/>
        <w:rPr>
          <w:b/>
          <w:sz w:val="28"/>
          <w:szCs w:val="28"/>
        </w:rPr>
      </w:pPr>
      <w:r w:rsidRPr="007C2117">
        <w:rPr>
          <w:b/>
          <w:sz w:val="28"/>
          <w:szCs w:val="28"/>
        </w:rPr>
        <w:t>PRO</w:t>
      </w:r>
      <w:r w:rsidR="00AE1FEC">
        <w:rPr>
          <w:b/>
          <w:sz w:val="28"/>
          <w:szCs w:val="28"/>
        </w:rPr>
        <w:t>GRAM STUDI</w:t>
      </w:r>
      <w:r w:rsidRPr="007C2117">
        <w:rPr>
          <w:b/>
          <w:sz w:val="28"/>
          <w:szCs w:val="28"/>
        </w:rPr>
        <w:t>S1 BAHASA DAN KEBUDAYAAN JEPANG</w:t>
      </w:r>
    </w:p>
    <w:p w:rsidR="00B86133" w:rsidRPr="007C2117" w:rsidRDefault="00B86133" w:rsidP="00B86133">
      <w:pPr>
        <w:spacing w:line="480" w:lineRule="auto"/>
        <w:jc w:val="center"/>
        <w:rPr>
          <w:b/>
          <w:sz w:val="28"/>
          <w:szCs w:val="28"/>
        </w:rPr>
      </w:pPr>
      <w:r w:rsidRPr="007C2117">
        <w:rPr>
          <w:b/>
          <w:sz w:val="28"/>
          <w:szCs w:val="28"/>
        </w:rPr>
        <w:t xml:space="preserve">FAKULTAS ILMU BUDAYA </w:t>
      </w:r>
    </w:p>
    <w:p w:rsidR="00B86133" w:rsidRPr="007C2117" w:rsidRDefault="00B86133" w:rsidP="00B86133">
      <w:pPr>
        <w:spacing w:line="480" w:lineRule="auto"/>
        <w:jc w:val="center"/>
        <w:rPr>
          <w:b/>
          <w:sz w:val="28"/>
          <w:szCs w:val="28"/>
        </w:rPr>
      </w:pPr>
      <w:r w:rsidRPr="007C2117">
        <w:rPr>
          <w:b/>
          <w:sz w:val="28"/>
          <w:szCs w:val="28"/>
        </w:rPr>
        <w:t>UNIVERSITAS DIPONEGORO</w:t>
      </w:r>
    </w:p>
    <w:p w:rsidR="002333B3" w:rsidRDefault="00B86133" w:rsidP="001E35D1">
      <w:pPr>
        <w:spacing w:line="480" w:lineRule="auto"/>
        <w:jc w:val="center"/>
        <w:rPr>
          <w:b/>
          <w:sz w:val="28"/>
          <w:szCs w:val="28"/>
        </w:rPr>
        <w:sectPr w:rsidR="002333B3" w:rsidSect="00B23AEB">
          <w:headerReference w:type="default" r:id="rId9"/>
          <w:footerReference w:type="default" r:id="rId10"/>
          <w:headerReference w:type="first" r:id="rId11"/>
          <w:footerReference w:type="first" r:id="rId12"/>
          <w:pgSz w:w="11907" w:h="16839"/>
          <w:pgMar w:top="2268" w:right="1701" w:bottom="1701" w:left="2268" w:header="720" w:footer="720" w:gutter="0"/>
          <w:pgNumType w:fmt="upperRoman" w:start="1"/>
          <w:cols w:space="720"/>
          <w:titlePg/>
          <w:docGrid w:linePitch="326"/>
        </w:sectPr>
      </w:pPr>
      <w:r w:rsidRPr="007C2117">
        <w:rPr>
          <w:b/>
          <w:sz w:val="28"/>
          <w:szCs w:val="28"/>
        </w:rPr>
        <w:t>20</w:t>
      </w:r>
      <w:r w:rsidR="00821642">
        <w:rPr>
          <w:b/>
          <w:sz w:val="28"/>
          <w:szCs w:val="28"/>
        </w:rPr>
        <w:t>2</w:t>
      </w:r>
      <w:r w:rsidR="00B23AEB">
        <w:rPr>
          <w:b/>
          <w:sz w:val="28"/>
          <w:szCs w:val="28"/>
        </w:rPr>
        <w:t>3</w:t>
      </w:r>
    </w:p>
    <w:p w:rsidR="00B86133" w:rsidRPr="001E35D1" w:rsidRDefault="00B86133" w:rsidP="00B23AEB">
      <w:pPr>
        <w:tabs>
          <w:tab w:val="left" w:pos="5205"/>
        </w:tabs>
        <w:jc w:val="center"/>
        <w:rPr>
          <w:b/>
          <w:bCs/>
          <w:sz w:val="28"/>
          <w:szCs w:val="28"/>
          <w:lang w:val="sv-SE"/>
        </w:rPr>
      </w:pPr>
      <w:r w:rsidRPr="00B86133">
        <w:rPr>
          <w:b/>
          <w:bCs/>
          <w:sz w:val="28"/>
          <w:szCs w:val="28"/>
          <w:lang w:val="sv-SE"/>
        </w:rPr>
        <w:lastRenderedPageBreak/>
        <w:t xml:space="preserve">KEKERASAN ANAK DALAM FILM </w:t>
      </w:r>
      <w:r w:rsidRPr="007C2117">
        <w:rPr>
          <w:rFonts w:ascii="MS Mincho" w:hAnsi="MS Mincho" w:cs="MS Mincho"/>
          <w:b/>
          <w:bCs/>
          <w:sz w:val="28"/>
          <w:szCs w:val="28"/>
        </w:rPr>
        <w:t>マザ</w:t>
      </w:r>
      <w:r w:rsidRPr="007C2117">
        <w:rPr>
          <w:rFonts w:ascii="MS Mincho" w:hAnsi="MS Mincho" w:cs="MS Mincho" w:hint="eastAsia"/>
          <w:b/>
          <w:bCs/>
          <w:sz w:val="28"/>
          <w:szCs w:val="28"/>
        </w:rPr>
        <w:t>ー</w:t>
      </w:r>
      <w:r w:rsidRPr="00B86133">
        <w:rPr>
          <w:b/>
          <w:bCs/>
          <w:sz w:val="28"/>
          <w:szCs w:val="28"/>
          <w:lang w:val="sv-SE"/>
        </w:rPr>
        <w:t>(</w:t>
      </w:r>
      <w:r w:rsidRPr="00B86133">
        <w:rPr>
          <w:b/>
          <w:bCs/>
          <w:i/>
          <w:iCs/>
          <w:sz w:val="28"/>
          <w:szCs w:val="28"/>
          <w:lang w:val="sv-SE"/>
        </w:rPr>
        <w:t>MOTHER)</w:t>
      </w:r>
    </w:p>
    <w:p w:rsidR="00B86133" w:rsidRPr="00B86133" w:rsidRDefault="00B86133" w:rsidP="00B86133">
      <w:pPr>
        <w:spacing w:line="360" w:lineRule="auto"/>
        <w:jc w:val="center"/>
        <w:rPr>
          <w:b/>
          <w:bCs/>
          <w:sz w:val="28"/>
          <w:szCs w:val="28"/>
          <w:lang w:val="sv-SE"/>
        </w:rPr>
      </w:pPr>
      <w:r w:rsidRPr="00B86133">
        <w:rPr>
          <w:b/>
          <w:bCs/>
          <w:sz w:val="28"/>
          <w:szCs w:val="28"/>
          <w:lang w:val="sv-SE"/>
        </w:rPr>
        <w:t xml:space="preserve">KARYA SUTRADARA TATSUSHI OMORI </w:t>
      </w:r>
    </w:p>
    <w:p w:rsidR="00B86133" w:rsidRPr="00B86133" w:rsidRDefault="00B86133" w:rsidP="00B86133">
      <w:pPr>
        <w:spacing w:line="360" w:lineRule="auto"/>
        <w:jc w:val="center"/>
        <w:rPr>
          <w:sz w:val="28"/>
          <w:szCs w:val="28"/>
          <w:lang w:val="sv-SE"/>
        </w:rPr>
      </w:pPr>
      <w:r w:rsidRPr="00B86133">
        <w:rPr>
          <w:b/>
          <w:bCs/>
          <w:sz w:val="28"/>
          <w:szCs w:val="28"/>
          <w:lang w:val="sv-SE"/>
        </w:rPr>
        <w:t>(KAJIAN SOSIOLOGI SASTRA)</w:t>
      </w:r>
    </w:p>
    <w:p w:rsidR="00B86133" w:rsidRPr="00B86133" w:rsidRDefault="00B86133" w:rsidP="00B86133">
      <w:pPr>
        <w:spacing w:line="360" w:lineRule="auto"/>
        <w:jc w:val="center"/>
        <w:rPr>
          <w:rFonts w:ascii="Yu Mincho" w:eastAsia="Yu Mincho" w:hAnsi="Yu Mincho"/>
          <w:sz w:val="28"/>
          <w:szCs w:val="28"/>
          <w:lang w:val="sv-SE"/>
        </w:rPr>
      </w:pPr>
      <w:r w:rsidRPr="00392374">
        <w:rPr>
          <w:rFonts w:ascii="Yu Mincho" w:eastAsia="Yu Mincho" w:hAnsi="Yu Mincho" w:hint="eastAsia"/>
          <w:sz w:val="28"/>
          <w:szCs w:val="28"/>
        </w:rPr>
        <w:t>大森立の『マザー』という映画における児童虐待の文学の社会学的研究</w:t>
      </w:r>
    </w:p>
    <w:p w:rsidR="00B86133" w:rsidRPr="00B86133" w:rsidRDefault="00B86133" w:rsidP="00B86133">
      <w:pPr>
        <w:spacing w:line="360" w:lineRule="auto"/>
        <w:jc w:val="center"/>
        <w:rPr>
          <w:rFonts w:ascii="Yu Mincho" w:eastAsia="Yu Mincho" w:hAnsi="Yu Mincho"/>
          <w:sz w:val="28"/>
          <w:szCs w:val="28"/>
          <w:lang w:val="sv-SE"/>
        </w:rPr>
      </w:pPr>
    </w:p>
    <w:p w:rsidR="00B86133" w:rsidRPr="00B86133" w:rsidRDefault="00B86133" w:rsidP="00B86133">
      <w:pPr>
        <w:spacing w:line="360" w:lineRule="auto"/>
        <w:jc w:val="center"/>
        <w:rPr>
          <w:rFonts w:ascii="Yu Mincho" w:eastAsia="Yu Mincho" w:hAnsi="Yu Mincho"/>
          <w:sz w:val="28"/>
          <w:szCs w:val="28"/>
          <w:lang w:val="sv-SE"/>
        </w:rPr>
      </w:pPr>
    </w:p>
    <w:p w:rsidR="00B86133" w:rsidRPr="00B86133" w:rsidRDefault="00B86133" w:rsidP="00B86133">
      <w:pPr>
        <w:rPr>
          <w:lang w:val="sv-SE"/>
        </w:rPr>
      </w:pPr>
    </w:p>
    <w:p w:rsidR="00B86133" w:rsidRDefault="00B86133" w:rsidP="00B86133">
      <w:pPr>
        <w:jc w:val="center"/>
        <w:rPr>
          <w:b/>
          <w:bCs/>
        </w:rPr>
      </w:pPr>
      <w:r>
        <w:rPr>
          <w:b/>
          <w:bCs/>
        </w:rPr>
        <w:t>Skripsi</w:t>
      </w:r>
    </w:p>
    <w:p w:rsidR="00B86133" w:rsidRPr="003A3975" w:rsidRDefault="00B86133" w:rsidP="00B86133">
      <w:pPr>
        <w:jc w:val="center"/>
        <w:rPr>
          <w:b/>
          <w:bCs/>
        </w:rPr>
      </w:pPr>
    </w:p>
    <w:p w:rsidR="00B86133" w:rsidRDefault="00B86133" w:rsidP="00B86133">
      <w:pPr>
        <w:jc w:val="center"/>
      </w:pPr>
    </w:p>
    <w:p w:rsidR="00B86133" w:rsidRDefault="00B86133" w:rsidP="00B86133">
      <w:pPr>
        <w:spacing w:line="480" w:lineRule="auto"/>
        <w:jc w:val="center"/>
        <w:outlineLvl w:val="0"/>
      </w:pPr>
      <w:bookmarkStart w:id="19" w:name="_Toc150430047"/>
      <w:bookmarkStart w:id="20" w:name="_Toc150430565"/>
      <w:bookmarkStart w:id="21" w:name="_Toc150431760"/>
      <w:bookmarkStart w:id="22" w:name="_Toc150435442"/>
      <w:r w:rsidRPr="00706F50">
        <w:t>Diajukan untuk Menempuh Ujian Sarjana</w:t>
      </w:r>
      <w:bookmarkEnd w:id="19"/>
      <w:bookmarkEnd w:id="20"/>
      <w:bookmarkEnd w:id="21"/>
      <w:bookmarkEnd w:id="22"/>
    </w:p>
    <w:p w:rsidR="00B86133" w:rsidRPr="00706F50" w:rsidRDefault="00B86133" w:rsidP="00B86133">
      <w:pPr>
        <w:spacing w:line="480" w:lineRule="auto"/>
        <w:jc w:val="center"/>
        <w:outlineLvl w:val="0"/>
      </w:pPr>
      <w:bookmarkStart w:id="23" w:name="_Toc150430048"/>
      <w:bookmarkStart w:id="24" w:name="_Toc150430566"/>
      <w:bookmarkStart w:id="25" w:name="_Toc150431300"/>
      <w:bookmarkStart w:id="26" w:name="_Toc150431761"/>
      <w:bookmarkStart w:id="27" w:name="_Toc150435443"/>
      <w:r>
        <w:t>Program Strata 1 Bahasa dan Kebudayaan Jepang</w:t>
      </w:r>
      <w:bookmarkEnd w:id="23"/>
      <w:bookmarkEnd w:id="24"/>
      <w:bookmarkEnd w:id="25"/>
      <w:bookmarkEnd w:id="26"/>
      <w:bookmarkEnd w:id="27"/>
    </w:p>
    <w:p w:rsidR="00B86133" w:rsidRDefault="00B86133" w:rsidP="00B86133">
      <w:pPr>
        <w:jc w:val="center"/>
      </w:pPr>
    </w:p>
    <w:p w:rsidR="00B86133" w:rsidRPr="000E4A17" w:rsidRDefault="00B86133" w:rsidP="00B86133">
      <w:pPr>
        <w:jc w:val="center"/>
      </w:pPr>
    </w:p>
    <w:p w:rsidR="00B86133" w:rsidRPr="000E4A17" w:rsidRDefault="00B86133" w:rsidP="00B86133">
      <w:pPr>
        <w:tabs>
          <w:tab w:val="left" w:pos="6615"/>
        </w:tabs>
        <w:jc w:val="center"/>
        <w:rPr>
          <w:b/>
          <w:bCs/>
        </w:rPr>
      </w:pPr>
    </w:p>
    <w:p w:rsidR="00B86133" w:rsidRDefault="00B86133" w:rsidP="00B86133">
      <w:pPr>
        <w:spacing w:line="480" w:lineRule="auto"/>
        <w:jc w:val="center"/>
      </w:pPr>
      <w:r>
        <w:t>Oleh:</w:t>
      </w:r>
    </w:p>
    <w:p w:rsidR="00B86133" w:rsidRDefault="00B86133" w:rsidP="00B86133">
      <w:pPr>
        <w:spacing w:line="480" w:lineRule="auto"/>
        <w:jc w:val="center"/>
      </w:pPr>
      <w:r>
        <w:t>Janismay Miracle Vicoli Saragih</w:t>
      </w:r>
    </w:p>
    <w:p w:rsidR="00B86133" w:rsidRDefault="00B86133" w:rsidP="00B86133">
      <w:pPr>
        <w:spacing w:line="480" w:lineRule="auto"/>
        <w:jc w:val="center"/>
      </w:pPr>
      <w:r>
        <w:t>NIM 13020219130113</w:t>
      </w:r>
    </w:p>
    <w:p w:rsidR="00B86133" w:rsidRPr="00392374" w:rsidRDefault="00B86133" w:rsidP="00B86133">
      <w:pPr>
        <w:spacing w:line="480" w:lineRule="auto"/>
        <w:jc w:val="center"/>
      </w:pPr>
    </w:p>
    <w:p w:rsidR="00B86133" w:rsidRDefault="00B86133" w:rsidP="002333B3">
      <w:pPr>
        <w:spacing w:line="480" w:lineRule="auto"/>
        <w:ind w:right="-142"/>
        <w:rPr>
          <w:b/>
          <w:sz w:val="28"/>
          <w:szCs w:val="28"/>
        </w:rPr>
      </w:pPr>
    </w:p>
    <w:p w:rsidR="00B86133" w:rsidRPr="007C2117" w:rsidRDefault="00B86133" w:rsidP="00B86133">
      <w:pPr>
        <w:spacing w:line="480" w:lineRule="auto"/>
        <w:ind w:right="-142"/>
        <w:jc w:val="center"/>
        <w:rPr>
          <w:b/>
          <w:sz w:val="28"/>
          <w:szCs w:val="28"/>
        </w:rPr>
      </w:pPr>
      <w:r w:rsidRPr="007C2117">
        <w:rPr>
          <w:b/>
          <w:sz w:val="28"/>
          <w:szCs w:val="28"/>
        </w:rPr>
        <w:t>PRO</w:t>
      </w:r>
      <w:r>
        <w:rPr>
          <w:b/>
          <w:sz w:val="28"/>
          <w:szCs w:val="28"/>
        </w:rPr>
        <w:t xml:space="preserve">DI </w:t>
      </w:r>
      <w:r w:rsidRPr="007C2117">
        <w:rPr>
          <w:b/>
          <w:sz w:val="28"/>
          <w:szCs w:val="28"/>
        </w:rPr>
        <w:t>S1 BAHASA DAN KEBUDAYAAN JEPANG</w:t>
      </w:r>
    </w:p>
    <w:p w:rsidR="00B86133" w:rsidRPr="007C2117" w:rsidRDefault="00B86133" w:rsidP="00B86133">
      <w:pPr>
        <w:spacing w:line="480" w:lineRule="auto"/>
        <w:jc w:val="center"/>
        <w:rPr>
          <w:b/>
          <w:sz w:val="28"/>
          <w:szCs w:val="28"/>
        </w:rPr>
      </w:pPr>
      <w:r w:rsidRPr="007C2117">
        <w:rPr>
          <w:b/>
          <w:sz w:val="28"/>
          <w:szCs w:val="28"/>
        </w:rPr>
        <w:t xml:space="preserve">FAKULTAS ILMU BUDAYA </w:t>
      </w:r>
    </w:p>
    <w:p w:rsidR="00B86133" w:rsidRPr="007C2117" w:rsidRDefault="00B86133" w:rsidP="00B86133">
      <w:pPr>
        <w:spacing w:line="480" w:lineRule="auto"/>
        <w:jc w:val="center"/>
        <w:rPr>
          <w:b/>
          <w:sz w:val="28"/>
          <w:szCs w:val="28"/>
        </w:rPr>
      </w:pPr>
      <w:r w:rsidRPr="007C2117">
        <w:rPr>
          <w:b/>
          <w:sz w:val="28"/>
          <w:szCs w:val="28"/>
        </w:rPr>
        <w:t>UNIVERSITAS DIPONEGORO</w:t>
      </w:r>
    </w:p>
    <w:p w:rsidR="00B86133" w:rsidRPr="007C2117" w:rsidRDefault="00B86133" w:rsidP="00B86133">
      <w:pPr>
        <w:spacing w:line="480" w:lineRule="auto"/>
        <w:jc w:val="center"/>
        <w:rPr>
          <w:b/>
          <w:bCs/>
          <w:sz w:val="28"/>
          <w:szCs w:val="28"/>
          <w:lang w:val="sv-SE"/>
        </w:rPr>
      </w:pPr>
      <w:r w:rsidRPr="007C2117">
        <w:rPr>
          <w:b/>
          <w:sz w:val="28"/>
          <w:szCs w:val="28"/>
        </w:rPr>
        <w:t>2023</w:t>
      </w:r>
    </w:p>
    <w:p w:rsidR="002333B3" w:rsidRDefault="002333B3" w:rsidP="002333B3">
      <w:pPr>
        <w:pStyle w:val="Heading1"/>
        <w:jc w:val="left"/>
        <w:sectPr w:rsidR="002333B3" w:rsidSect="00B23AEB">
          <w:pgSz w:w="11907" w:h="16839"/>
          <w:pgMar w:top="2268" w:right="1701" w:bottom="1701" w:left="2268" w:header="720" w:footer="720" w:gutter="0"/>
          <w:pgNumType w:fmt="upperRoman" w:start="1"/>
          <w:cols w:space="720"/>
          <w:docGrid w:linePitch="326"/>
        </w:sectPr>
      </w:pPr>
    </w:p>
    <w:p w:rsidR="00B86133" w:rsidRPr="00254566" w:rsidRDefault="00B86133" w:rsidP="002333B3">
      <w:pPr>
        <w:pStyle w:val="Heading1"/>
      </w:pPr>
      <w:bookmarkStart w:id="28" w:name="_Toc150435444"/>
      <w:r w:rsidRPr="00254566">
        <w:lastRenderedPageBreak/>
        <w:t>HALAMAN PERNYATAAN</w:t>
      </w:r>
      <w:bookmarkEnd w:id="28"/>
    </w:p>
    <w:p w:rsidR="00B86133" w:rsidRDefault="00B86133" w:rsidP="00B86133">
      <w:pPr>
        <w:spacing w:line="360" w:lineRule="auto"/>
        <w:jc w:val="both"/>
      </w:pPr>
      <w:r>
        <w:t>Yang bertanda tangan di bawah ini:</w:t>
      </w:r>
    </w:p>
    <w:p w:rsidR="00B86133" w:rsidRDefault="00B86133" w:rsidP="00B86133">
      <w:pPr>
        <w:spacing w:line="360" w:lineRule="auto"/>
        <w:jc w:val="both"/>
      </w:pPr>
      <w:r>
        <w:tab/>
        <w:t>Nama</w:t>
      </w:r>
      <w:r>
        <w:tab/>
      </w:r>
      <w:r>
        <w:tab/>
      </w:r>
      <w:r>
        <w:tab/>
        <w:t>: Janismay Miracle Vicoli Saragih</w:t>
      </w:r>
    </w:p>
    <w:p w:rsidR="00B86133" w:rsidRDefault="00B86133" w:rsidP="00B86133">
      <w:pPr>
        <w:spacing w:line="360" w:lineRule="auto"/>
        <w:jc w:val="both"/>
      </w:pPr>
      <w:r>
        <w:tab/>
        <w:t xml:space="preserve">NIM </w:t>
      </w:r>
      <w:r>
        <w:tab/>
      </w:r>
      <w:r>
        <w:tab/>
      </w:r>
      <w:r>
        <w:tab/>
        <w:t>: 13020219130113</w:t>
      </w:r>
    </w:p>
    <w:p w:rsidR="00B86133" w:rsidRDefault="00B86133" w:rsidP="00B86133">
      <w:pPr>
        <w:spacing w:line="360" w:lineRule="auto"/>
        <w:jc w:val="both"/>
      </w:pPr>
      <w:r>
        <w:tab/>
        <w:t>Program Studi</w:t>
      </w:r>
      <w:r>
        <w:tab/>
      </w:r>
      <w:r>
        <w:tab/>
        <w:t>: Bahasa dan Kebudayaan Jepang</w:t>
      </w:r>
    </w:p>
    <w:p w:rsidR="00B86133" w:rsidRDefault="00B86133" w:rsidP="00B86133">
      <w:pPr>
        <w:spacing w:line="360" w:lineRule="auto"/>
        <w:jc w:val="both"/>
      </w:pPr>
      <w:r>
        <w:t>Dengan menyatakan hal yang sebenarnya, skripsi ini tidak mengambil sebagian atau seluruh hasil penelitian dari skripsi atau buku orang lain dengan maksud menjiplak/plagiasi kecuali yang sudah tercantumkan dalam daftar isi sebagai bahan rujukan. Apabila terdapat kesamaan yang terbukti bahwa adanya penjiplakan/plagiasi, saya bersedia menerima sanksi dari pihak fakultas.</w:t>
      </w:r>
    </w:p>
    <w:p w:rsidR="00B86133" w:rsidRDefault="00B86133" w:rsidP="00B86133">
      <w:pPr>
        <w:spacing w:line="480" w:lineRule="auto"/>
        <w:jc w:val="both"/>
      </w:pPr>
    </w:p>
    <w:p w:rsidR="00B86133" w:rsidRDefault="00B86133" w:rsidP="00B86133">
      <w:pPr>
        <w:spacing w:line="480" w:lineRule="auto"/>
        <w:ind w:right="600"/>
        <w:jc w:val="both"/>
      </w:pPr>
    </w:p>
    <w:p w:rsidR="00B86133" w:rsidRDefault="00B86133" w:rsidP="00B86133">
      <w:pPr>
        <w:spacing w:line="480" w:lineRule="auto"/>
        <w:ind w:right="600"/>
        <w:jc w:val="both"/>
      </w:pPr>
    </w:p>
    <w:p w:rsidR="00B86133" w:rsidRDefault="00B86133" w:rsidP="00B86133">
      <w:pPr>
        <w:spacing w:line="480" w:lineRule="auto"/>
        <w:ind w:right="60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42"/>
        <w:gridCol w:w="1464"/>
        <w:gridCol w:w="3822"/>
      </w:tblGrid>
      <w:tr w:rsidR="00B86133" w:rsidTr="003F6BDA">
        <w:tc>
          <w:tcPr>
            <w:tcW w:w="2642" w:type="dxa"/>
          </w:tcPr>
          <w:p w:rsidR="00B86133" w:rsidRDefault="00B86133" w:rsidP="003F6BDA">
            <w:pPr>
              <w:spacing w:line="480" w:lineRule="auto"/>
              <w:jc w:val="right"/>
              <w:rPr>
                <w:b/>
                <w:bCs/>
                <w:lang w:val="sv-SE"/>
              </w:rPr>
            </w:pPr>
          </w:p>
        </w:tc>
        <w:tc>
          <w:tcPr>
            <w:tcW w:w="1464" w:type="dxa"/>
          </w:tcPr>
          <w:p w:rsidR="00B86133" w:rsidRDefault="00B86133" w:rsidP="003F6BDA">
            <w:pPr>
              <w:spacing w:line="480" w:lineRule="auto"/>
              <w:jc w:val="right"/>
              <w:rPr>
                <w:b/>
                <w:bCs/>
                <w:lang w:val="sv-SE"/>
              </w:rPr>
            </w:pPr>
          </w:p>
        </w:tc>
        <w:tc>
          <w:tcPr>
            <w:tcW w:w="3822" w:type="dxa"/>
          </w:tcPr>
          <w:p w:rsidR="00B86133" w:rsidRPr="00460024" w:rsidRDefault="00B86133" w:rsidP="003F6BDA">
            <w:pPr>
              <w:spacing w:line="480" w:lineRule="auto"/>
              <w:jc w:val="right"/>
              <w:rPr>
                <w:lang w:val="sv-SE"/>
              </w:rPr>
            </w:pPr>
            <w:r w:rsidRPr="00460024">
              <w:rPr>
                <w:lang w:val="sv-SE"/>
              </w:rPr>
              <w:t>Semarang,</w:t>
            </w:r>
          </w:p>
        </w:tc>
      </w:tr>
      <w:tr w:rsidR="00B86133" w:rsidTr="003F6BDA">
        <w:tc>
          <w:tcPr>
            <w:tcW w:w="2642" w:type="dxa"/>
          </w:tcPr>
          <w:p w:rsidR="00B86133" w:rsidRDefault="00B86133" w:rsidP="003F6BDA">
            <w:pPr>
              <w:spacing w:line="480" w:lineRule="auto"/>
              <w:jc w:val="right"/>
              <w:rPr>
                <w:b/>
                <w:bCs/>
                <w:lang w:val="sv-SE"/>
              </w:rPr>
            </w:pPr>
          </w:p>
        </w:tc>
        <w:tc>
          <w:tcPr>
            <w:tcW w:w="1464" w:type="dxa"/>
          </w:tcPr>
          <w:p w:rsidR="00B86133" w:rsidRDefault="00B86133" w:rsidP="003F6BDA">
            <w:pPr>
              <w:spacing w:line="480" w:lineRule="auto"/>
              <w:jc w:val="right"/>
              <w:rPr>
                <w:b/>
                <w:bCs/>
                <w:lang w:val="sv-SE"/>
              </w:rPr>
            </w:pPr>
          </w:p>
        </w:tc>
        <w:tc>
          <w:tcPr>
            <w:tcW w:w="3822" w:type="dxa"/>
          </w:tcPr>
          <w:p w:rsidR="00B86133" w:rsidRPr="00460024" w:rsidRDefault="00B86133" w:rsidP="003F6BDA">
            <w:pPr>
              <w:spacing w:line="480" w:lineRule="auto"/>
              <w:jc w:val="right"/>
              <w:rPr>
                <w:lang w:val="sv-SE"/>
              </w:rPr>
            </w:pPr>
            <w:r>
              <w:rPr>
                <w:lang w:val="sv-SE"/>
              </w:rPr>
              <w:t>Yang membuat pernyataan</w:t>
            </w:r>
            <w:r w:rsidRPr="00460024">
              <w:rPr>
                <w:lang w:val="sv-SE"/>
              </w:rPr>
              <w:t>,</w:t>
            </w:r>
          </w:p>
        </w:tc>
      </w:tr>
      <w:tr w:rsidR="00B86133" w:rsidTr="003F6BDA">
        <w:tc>
          <w:tcPr>
            <w:tcW w:w="2642" w:type="dxa"/>
          </w:tcPr>
          <w:p w:rsidR="00B86133" w:rsidRDefault="00B86133" w:rsidP="003F6BDA">
            <w:pPr>
              <w:spacing w:line="480" w:lineRule="auto"/>
              <w:jc w:val="right"/>
              <w:rPr>
                <w:b/>
                <w:bCs/>
                <w:lang w:val="sv-SE"/>
              </w:rPr>
            </w:pPr>
          </w:p>
        </w:tc>
        <w:tc>
          <w:tcPr>
            <w:tcW w:w="1464" w:type="dxa"/>
          </w:tcPr>
          <w:p w:rsidR="00B86133" w:rsidRDefault="00B86133" w:rsidP="003F6BDA">
            <w:pPr>
              <w:spacing w:line="480" w:lineRule="auto"/>
              <w:jc w:val="right"/>
              <w:rPr>
                <w:b/>
                <w:bCs/>
                <w:lang w:val="sv-SE"/>
              </w:rPr>
            </w:pPr>
          </w:p>
        </w:tc>
        <w:tc>
          <w:tcPr>
            <w:tcW w:w="3822" w:type="dxa"/>
          </w:tcPr>
          <w:p w:rsidR="00B86133" w:rsidRDefault="00CD574D" w:rsidP="003F6BDA">
            <w:pPr>
              <w:spacing w:line="480" w:lineRule="auto"/>
              <w:jc w:val="right"/>
              <w:rPr>
                <w:noProof/>
                <w:lang w:val="sv-SE"/>
              </w:rPr>
            </w:pPr>
            <w:r>
              <w:rPr>
                <w:noProof/>
                <w:lang w:val="id-ID" w:eastAsia="id-ID"/>
              </w:rPr>
              <w:drawing>
                <wp:anchor distT="0" distB="0" distL="114300" distR="114300" simplePos="0" relativeHeight="251654656" behindDoc="0" locked="0" layoutInCell="1" allowOverlap="1">
                  <wp:simplePos x="0" y="0"/>
                  <wp:positionH relativeFrom="column">
                    <wp:posOffset>305435</wp:posOffset>
                  </wp:positionH>
                  <wp:positionV relativeFrom="paragraph">
                    <wp:posOffset>-77470</wp:posOffset>
                  </wp:positionV>
                  <wp:extent cx="1885950" cy="1074411"/>
                  <wp:effectExtent l="0" t="0" r="0" b="0"/>
                  <wp:wrapNone/>
                  <wp:docPr id="1741616654" name="Picture 1741616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61798" name="Picture 531061798"/>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6sdtdh="http://schemas.microsoft.com/office/word/2020/wordml/sdtdatahash" xmlns:w16cid="http://schemas.microsoft.com/office/word/2016/wordml/cid" xmlns:w16cex="http://schemas.microsoft.com/office/word/2018/wordml/cex" xmlns:w16="http://schemas.microsoft.com/office/word/2018/wordml" xmlns:w15="http://schemas.microsoft.com/office/word/2012/wordml" xmlns:w14="http://schemas.microsoft.com/office/word/2010/wordml" xmlns:w10="urn:schemas-microsoft-com:office:word" xmlns:v="urn:schemas-microsoft-com:vml" xmlns:oel="http://schemas.microsoft.com/office/2019/extlst"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m3d="http://schemas.microsoft.com/office/drawing/2017/model3d" xmlns:aink="http://schemas.microsoft.com/office/drawing/2016/ink" xmlns:mc="http://schemas.openxmlformats.org/markup-compatibility/2006" xmlns:w="http://schemas.openxmlformats.org/wordprocessingml/2006/main" xmlns="" val="0"/>
                              </a:ext>
                            </a:extLst>
                          </a:blip>
                          <a:srcRect t="21933" b="21097"/>
                          <a:stretch/>
                        </pic:blipFill>
                        <pic:spPr bwMode="auto">
                          <a:xfrm>
                            <a:off x="0" y="0"/>
                            <a:ext cx="1885950" cy="107441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6sdtdh="http://schemas.microsoft.com/office/word/2020/wordml/sdtdatahash" xmlns:w16cid="http://schemas.microsoft.com/office/word/2016/wordml/cid" xmlns:w16cex="http://schemas.microsoft.com/office/word/2018/wordml/cex" xmlns:w16="http://schemas.microsoft.com/office/word/2018/wordml" xmlns:w15="http://schemas.microsoft.com/office/word/2012/wordml" xmlns:w14="http://schemas.microsoft.com/office/word/2010/wordml" xmlns:w10="urn:schemas-microsoft-com:office:word" xmlns:v="urn:schemas-microsoft-com:vml" xmlns:oel="http://schemas.microsoft.com/office/2019/extlst"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m3d="http://schemas.microsoft.com/office/drawing/2017/model3d" xmlns:aink="http://schemas.microsoft.com/office/drawing/2016/ink" xmlns:mc="http://schemas.openxmlformats.org/markup-compatibility/2006" xmlns:w="http://schemas.openxmlformats.org/wordprocessingml/2006/main" xmlns=""/>
                            </a:ext>
                          </a:extLst>
                        </pic:spPr>
                      </pic:pic>
                    </a:graphicData>
                  </a:graphic>
                </wp:anchor>
              </w:drawing>
            </w:r>
          </w:p>
          <w:p w:rsidR="00B86133" w:rsidRDefault="00B86133" w:rsidP="003F6BDA">
            <w:pPr>
              <w:spacing w:line="480" w:lineRule="auto"/>
              <w:jc w:val="right"/>
              <w:rPr>
                <w:noProof/>
                <w:lang w:val="sv-SE"/>
              </w:rPr>
            </w:pPr>
          </w:p>
          <w:p w:rsidR="00B86133" w:rsidRPr="00460024" w:rsidRDefault="00B86133" w:rsidP="003F6BDA">
            <w:pPr>
              <w:spacing w:line="480" w:lineRule="auto"/>
              <w:ind w:right="480"/>
              <w:rPr>
                <w:lang w:val="sv-SE"/>
              </w:rPr>
            </w:pPr>
          </w:p>
        </w:tc>
      </w:tr>
      <w:tr w:rsidR="00B86133" w:rsidTr="003F6BDA">
        <w:tc>
          <w:tcPr>
            <w:tcW w:w="2642" w:type="dxa"/>
          </w:tcPr>
          <w:p w:rsidR="00B86133" w:rsidRDefault="00B86133" w:rsidP="003F6BDA">
            <w:pPr>
              <w:spacing w:line="480" w:lineRule="auto"/>
              <w:jc w:val="right"/>
              <w:rPr>
                <w:b/>
                <w:bCs/>
                <w:lang w:val="sv-SE"/>
              </w:rPr>
            </w:pPr>
          </w:p>
        </w:tc>
        <w:tc>
          <w:tcPr>
            <w:tcW w:w="1464" w:type="dxa"/>
          </w:tcPr>
          <w:p w:rsidR="00B86133" w:rsidRDefault="00B86133" w:rsidP="003F6BDA">
            <w:pPr>
              <w:spacing w:line="480" w:lineRule="auto"/>
              <w:jc w:val="right"/>
              <w:rPr>
                <w:b/>
                <w:bCs/>
                <w:lang w:val="sv-SE"/>
              </w:rPr>
            </w:pPr>
          </w:p>
        </w:tc>
        <w:tc>
          <w:tcPr>
            <w:tcW w:w="3822" w:type="dxa"/>
          </w:tcPr>
          <w:p w:rsidR="00B86133" w:rsidRPr="00460024" w:rsidRDefault="00B86133" w:rsidP="003F6BDA">
            <w:pPr>
              <w:spacing w:line="480" w:lineRule="auto"/>
              <w:jc w:val="right"/>
              <w:rPr>
                <w:lang w:val="sv-SE"/>
              </w:rPr>
            </w:pPr>
            <w:r w:rsidRPr="00460024">
              <w:rPr>
                <w:lang w:val="sv-SE"/>
              </w:rPr>
              <w:t>Janismay Miracle Vicoli Saragih</w:t>
            </w:r>
          </w:p>
        </w:tc>
      </w:tr>
      <w:tr w:rsidR="00B86133" w:rsidTr="003F6BDA">
        <w:tc>
          <w:tcPr>
            <w:tcW w:w="2642" w:type="dxa"/>
          </w:tcPr>
          <w:p w:rsidR="00B86133" w:rsidRDefault="00B86133" w:rsidP="003F6BDA">
            <w:pPr>
              <w:spacing w:line="480" w:lineRule="auto"/>
              <w:jc w:val="right"/>
              <w:rPr>
                <w:b/>
                <w:bCs/>
                <w:lang w:val="sv-SE"/>
              </w:rPr>
            </w:pPr>
          </w:p>
        </w:tc>
        <w:tc>
          <w:tcPr>
            <w:tcW w:w="1464" w:type="dxa"/>
          </w:tcPr>
          <w:p w:rsidR="00B86133" w:rsidRDefault="00B86133" w:rsidP="003F6BDA">
            <w:pPr>
              <w:spacing w:line="480" w:lineRule="auto"/>
              <w:jc w:val="right"/>
              <w:rPr>
                <w:b/>
                <w:bCs/>
                <w:lang w:val="sv-SE"/>
              </w:rPr>
            </w:pPr>
          </w:p>
        </w:tc>
        <w:tc>
          <w:tcPr>
            <w:tcW w:w="3822" w:type="dxa"/>
          </w:tcPr>
          <w:p w:rsidR="00B86133" w:rsidRPr="00460024" w:rsidRDefault="00B86133" w:rsidP="003F6BDA">
            <w:pPr>
              <w:spacing w:line="480" w:lineRule="auto"/>
              <w:jc w:val="right"/>
              <w:rPr>
                <w:lang w:val="sv-SE"/>
              </w:rPr>
            </w:pPr>
            <w:r>
              <w:rPr>
                <w:lang w:val="sv-SE"/>
              </w:rPr>
              <w:t>NIM. 13020219130113</w:t>
            </w:r>
          </w:p>
        </w:tc>
      </w:tr>
    </w:tbl>
    <w:p w:rsidR="00B86133" w:rsidRDefault="00B86133" w:rsidP="00B86133">
      <w:pPr>
        <w:spacing w:line="480" w:lineRule="auto"/>
        <w:jc w:val="right"/>
        <w:rPr>
          <w:b/>
          <w:bCs/>
          <w:lang w:val="sv-SE"/>
        </w:rPr>
      </w:pPr>
    </w:p>
    <w:p w:rsidR="00B86133" w:rsidRDefault="00B86133" w:rsidP="00B86133">
      <w:pPr>
        <w:rPr>
          <w:b/>
          <w:bCs/>
          <w:lang w:val="sv-SE"/>
        </w:rPr>
      </w:pPr>
      <w:r>
        <w:rPr>
          <w:b/>
          <w:bCs/>
          <w:lang w:val="sv-SE"/>
        </w:rPr>
        <w:br w:type="page"/>
      </w:r>
    </w:p>
    <w:p w:rsidR="00B86133" w:rsidRDefault="00CD574D" w:rsidP="00254566">
      <w:pPr>
        <w:pStyle w:val="Heading1"/>
      </w:pPr>
      <w:bookmarkStart w:id="29" w:name="_Toc150435445"/>
      <w:r>
        <w:rPr>
          <w:noProof/>
          <w:lang w:val="id-ID" w:eastAsia="id-ID"/>
        </w:rPr>
        <w:lastRenderedPageBreak/>
        <w:drawing>
          <wp:anchor distT="0" distB="0" distL="114300" distR="114300" simplePos="0" relativeHeight="251661824" behindDoc="0" locked="0" layoutInCell="1" allowOverlap="1">
            <wp:simplePos x="0" y="0"/>
            <wp:positionH relativeFrom="column">
              <wp:posOffset>-1440181</wp:posOffset>
            </wp:positionH>
            <wp:positionV relativeFrom="paragraph">
              <wp:posOffset>-1440180</wp:posOffset>
            </wp:positionV>
            <wp:extent cx="7496175" cy="11314144"/>
            <wp:effectExtent l="0" t="0" r="0" b="0"/>
            <wp:wrapNone/>
            <wp:docPr id="11727201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20115" name="Picture 1172720115"/>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6sdtdh="http://schemas.microsoft.com/office/word/2020/wordml/sdtdatahash" xmlns:w16cid="http://schemas.microsoft.com/office/word/2016/wordml/cid" xmlns:w16cex="http://schemas.microsoft.com/office/word/2018/wordml/cex" xmlns:w16="http://schemas.microsoft.com/office/word/2018/wordml" xmlns:w15="http://schemas.microsoft.com/office/word/2012/wordml" xmlns:w14="http://schemas.microsoft.com/office/word/2010/wordml" xmlns:w10="urn:schemas-microsoft-com:office:word" xmlns:v="urn:schemas-microsoft-com:vml" xmlns:oel="http://schemas.microsoft.com/office/2019/extlst"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m3d="http://schemas.microsoft.com/office/drawing/2017/model3d" xmlns:aink="http://schemas.microsoft.com/office/drawing/2016/ink" xmlns:mc="http://schemas.openxmlformats.org/markup-compatibility/2006" xmlns:w="http://schemas.openxmlformats.org/wordprocessingml/2006/main" xmlns="" val="0"/>
                        </a:ext>
                      </a:extLst>
                    </a:blip>
                    <a:stretch>
                      <a:fillRect/>
                    </a:stretch>
                  </pic:blipFill>
                  <pic:spPr>
                    <a:xfrm>
                      <a:off x="0" y="0"/>
                      <a:ext cx="7498750" cy="11318030"/>
                    </a:xfrm>
                    <a:prstGeom prst="rect">
                      <a:avLst/>
                    </a:prstGeom>
                  </pic:spPr>
                </pic:pic>
              </a:graphicData>
            </a:graphic>
          </wp:anchor>
        </w:drawing>
      </w:r>
      <w:r w:rsidR="00B86133">
        <w:t>HALAMAN PERSETUJUAN</w:t>
      </w:r>
      <w:bookmarkEnd w:id="29"/>
    </w:p>
    <w:p w:rsidR="00B86133" w:rsidRDefault="00B86133" w:rsidP="00B86133">
      <w:pPr>
        <w:spacing w:line="480" w:lineRule="auto"/>
        <w:jc w:val="both"/>
        <w:rPr>
          <w:lang w:val="sv-SE"/>
        </w:rPr>
      </w:pPr>
    </w:p>
    <w:p w:rsidR="00B86133" w:rsidRDefault="00B86133" w:rsidP="00B86133">
      <w:pPr>
        <w:spacing w:line="480" w:lineRule="auto"/>
        <w:jc w:val="both"/>
        <w:rPr>
          <w:lang w:val="sv-SE"/>
        </w:rPr>
      </w:pPr>
    </w:p>
    <w:p w:rsidR="00B86133" w:rsidRDefault="00B86133" w:rsidP="00B86133">
      <w:pPr>
        <w:spacing w:line="480" w:lineRule="auto"/>
        <w:jc w:val="both"/>
        <w:rPr>
          <w:lang w:val="sv-SE"/>
        </w:rPr>
      </w:pPr>
    </w:p>
    <w:p w:rsidR="00B86133" w:rsidRDefault="00B86133" w:rsidP="00B86133">
      <w:pPr>
        <w:spacing w:line="480" w:lineRule="auto"/>
        <w:jc w:val="both"/>
        <w:rPr>
          <w:lang w:val="sv-SE"/>
        </w:rPr>
      </w:pPr>
    </w:p>
    <w:p w:rsidR="00B86133" w:rsidRDefault="00B86133" w:rsidP="00B86133">
      <w:pPr>
        <w:spacing w:line="480" w:lineRule="auto"/>
        <w:jc w:val="both"/>
        <w:rPr>
          <w:lang w:val="sv-SE"/>
        </w:rPr>
      </w:pPr>
    </w:p>
    <w:p w:rsidR="00B86133" w:rsidRDefault="00B86133" w:rsidP="00B86133">
      <w:pPr>
        <w:spacing w:line="480" w:lineRule="auto"/>
        <w:jc w:val="both"/>
        <w:rPr>
          <w:lang w:val="sv-SE"/>
        </w:rPr>
      </w:pPr>
    </w:p>
    <w:p w:rsidR="00B86133" w:rsidRDefault="00B86133" w:rsidP="00B86133">
      <w:pPr>
        <w:spacing w:line="480" w:lineRule="auto"/>
        <w:jc w:val="both"/>
        <w:rPr>
          <w:lang w:val="sv-SE"/>
        </w:rPr>
      </w:pPr>
    </w:p>
    <w:p w:rsidR="00B86133" w:rsidRPr="007C2117" w:rsidRDefault="00B86133" w:rsidP="00B86133">
      <w:pPr>
        <w:spacing w:line="480" w:lineRule="auto"/>
        <w:jc w:val="center"/>
        <w:rPr>
          <w:lang w:val="sv-SE"/>
        </w:rPr>
      </w:pPr>
    </w:p>
    <w:p w:rsidR="00B86133" w:rsidRPr="007C2117" w:rsidRDefault="00B86133" w:rsidP="00B86133">
      <w:pPr>
        <w:spacing w:line="480" w:lineRule="auto"/>
        <w:jc w:val="center"/>
        <w:rPr>
          <w:lang w:val="sv-SE"/>
        </w:rPr>
      </w:pPr>
    </w:p>
    <w:p w:rsidR="00B86133" w:rsidRPr="007C2117" w:rsidRDefault="00B86133" w:rsidP="00B86133">
      <w:pPr>
        <w:spacing w:line="480" w:lineRule="auto"/>
        <w:jc w:val="center"/>
        <w:rPr>
          <w:lang w:val="sv-SE"/>
        </w:rPr>
      </w:pPr>
    </w:p>
    <w:p w:rsidR="00B86133" w:rsidRPr="007C2117" w:rsidRDefault="00B86133" w:rsidP="00B86133">
      <w:pPr>
        <w:spacing w:line="480" w:lineRule="auto"/>
        <w:jc w:val="center"/>
        <w:rPr>
          <w:lang w:val="sv-SE"/>
        </w:rPr>
      </w:pPr>
    </w:p>
    <w:p w:rsidR="00B86133" w:rsidRPr="007C2117" w:rsidRDefault="00B86133" w:rsidP="00B86133">
      <w:pPr>
        <w:spacing w:line="480" w:lineRule="auto"/>
        <w:jc w:val="center"/>
        <w:rPr>
          <w:lang w:val="sv-SE"/>
        </w:rPr>
      </w:pPr>
    </w:p>
    <w:p w:rsidR="00B86133" w:rsidRDefault="00B86133" w:rsidP="00B86133">
      <w:pPr>
        <w:spacing w:line="480" w:lineRule="auto"/>
        <w:jc w:val="center"/>
      </w:pPr>
    </w:p>
    <w:p w:rsidR="00B86133" w:rsidRPr="00C1698B" w:rsidRDefault="00B86133" w:rsidP="00B86133">
      <w:pPr>
        <w:spacing w:line="480" w:lineRule="auto"/>
        <w:jc w:val="center"/>
      </w:pPr>
      <w:r w:rsidRPr="00C1698B">
        <w:t>Disetujui oleh:</w:t>
      </w:r>
    </w:p>
    <w:p w:rsidR="00B86133" w:rsidRDefault="00B86133" w:rsidP="00B86133">
      <w:pPr>
        <w:spacing w:line="480" w:lineRule="auto"/>
        <w:jc w:val="center"/>
      </w:pPr>
    </w:p>
    <w:p w:rsidR="00B86133" w:rsidRDefault="00B86133" w:rsidP="00B86133">
      <w:pPr>
        <w:spacing w:line="480" w:lineRule="auto"/>
        <w:jc w:val="center"/>
      </w:pPr>
    </w:p>
    <w:p w:rsidR="00B86133" w:rsidRDefault="00B86133" w:rsidP="00B86133">
      <w:pPr>
        <w:spacing w:line="480" w:lineRule="auto"/>
        <w:jc w:val="center"/>
      </w:pPr>
    </w:p>
    <w:p w:rsidR="00B86133" w:rsidRPr="00C1698B" w:rsidRDefault="00B86133" w:rsidP="00B86133">
      <w:pPr>
        <w:spacing w:line="480" w:lineRule="auto"/>
        <w:jc w:val="center"/>
      </w:pPr>
      <w:r>
        <w:t>Dosen Pembimbing I</w:t>
      </w:r>
    </w:p>
    <w:p w:rsidR="00B86133" w:rsidRPr="001C4949" w:rsidRDefault="00B86133" w:rsidP="00B86133">
      <w:pPr>
        <w:spacing w:line="480" w:lineRule="auto"/>
        <w:jc w:val="center"/>
        <w:rPr>
          <w:u w:val="single"/>
        </w:rPr>
      </w:pPr>
      <w:r w:rsidRPr="001C4949">
        <w:rPr>
          <w:u w:val="single"/>
        </w:rPr>
        <w:t>Yuliani Rahmah, S. Pd., M. Hum.</w:t>
      </w:r>
    </w:p>
    <w:p w:rsidR="00B86133" w:rsidRPr="00964549" w:rsidRDefault="00B86133" w:rsidP="00B86133">
      <w:pPr>
        <w:spacing w:line="480" w:lineRule="auto"/>
        <w:jc w:val="center"/>
        <w:rPr>
          <w:b/>
          <w:bCs/>
          <w:lang w:val="sv-SE"/>
        </w:rPr>
      </w:pPr>
      <w:r w:rsidRPr="001C4949">
        <w:t>NIP</w:t>
      </w:r>
      <w:r>
        <w:t>.</w:t>
      </w:r>
      <w:r w:rsidRPr="00C1698B">
        <w:t xml:space="preserve"> 197407222014092001</w:t>
      </w:r>
      <w:r>
        <w:rPr>
          <w:b/>
          <w:bCs/>
          <w:lang w:val="sv-SE"/>
        </w:rPr>
        <w:br w:type="page"/>
      </w:r>
    </w:p>
    <w:p w:rsidR="00B86133" w:rsidRDefault="00CD574D" w:rsidP="00254566">
      <w:pPr>
        <w:pStyle w:val="Heading1"/>
      </w:pPr>
      <w:bookmarkStart w:id="30" w:name="_Toc150435446"/>
      <w:r>
        <w:rPr>
          <w:noProof/>
          <w:lang w:val="id-ID" w:eastAsia="id-ID"/>
        </w:rPr>
        <w:lastRenderedPageBreak/>
        <w:drawing>
          <wp:anchor distT="0" distB="0" distL="114300" distR="114300" simplePos="0" relativeHeight="251659776" behindDoc="0" locked="0" layoutInCell="1" allowOverlap="1">
            <wp:simplePos x="0" y="0"/>
            <wp:positionH relativeFrom="column">
              <wp:posOffset>-1440180</wp:posOffset>
            </wp:positionH>
            <wp:positionV relativeFrom="paragraph">
              <wp:posOffset>-1440180</wp:posOffset>
            </wp:positionV>
            <wp:extent cx="7610475" cy="10761852"/>
            <wp:effectExtent l="0" t="0" r="0" b="0"/>
            <wp:wrapNone/>
            <wp:docPr id="3230249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024939" name="Picture 323024939"/>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6sdtdh="http://schemas.microsoft.com/office/word/2020/wordml/sdtdatahash" xmlns:w16cid="http://schemas.microsoft.com/office/word/2016/wordml/cid" xmlns:w16cex="http://schemas.microsoft.com/office/word/2018/wordml/cex" xmlns:w16="http://schemas.microsoft.com/office/word/2018/wordml" xmlns:w15="http://schemas.microsoft.com/office/word/2012/wordml" xmlns:w14="http://schemas.microsoft.com/office/word/2010/wordml" xmlns:w10="urn:schemas-microsoft-com:office:word" xmlns:v="urn:schemas-microsoft-com:vml" xmlns:oel="http://schemas.microsoft.com/office/2019/extlst"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m3d="http://schemas.microsoft.com/office/drawing/2017/model3d" xmlns:aink="http://schemas.microsoft.com/office/drawing/2016/ink" xmlns:mc="http://schemas.openxmlformats.org/markup-compatibility/2006" xmlns:w="http://schemas.openxmlformats.org/wordprocessingml/2006/main" xmlns="" val="0"/>
                        </a:ext>
                      </a:extLst>
                    </a:blip>
                    <a:stretch>
                      <a:fillRect/>
                    </a:stretch>
                  </pic:blipFill>
                  <pic:spPr>
                    <a:xfrm>
                      <a:off x="0" y="0"/>
                      <a:ext cx="7619445" cy="10774537"/>
                    </a:xfrm>
                    <a:prstGeom prst="rect">
                      <a:avLst/>
                    </a:prstGeom>
                  </pic:spPr>
                </pic:pic>
              </a:graphicData>
            </a:graphic>
          </wp:anchor>
        </w:drawing>
      </w:r>
      <w:r w:rsidR="00B86133">
        <w:t>HALAMAN PENGESAHAN</w:t>
      </w:r>
      <w:bookmarkEnd w:id="30"/>
    </w:p>
    <w:p w:rsidR="00B86133" w:rsidRDefault="00B86133" w:rsidP="00B86133">
      <w:pPr>
        <w:spacing w:line="360" w:lineRule="auto"/>
        <w:jc w:val="both"/>
        <w:rPr>
          <w:lang w:val="sv-SE"/>
        </w:rPr>
      </w:pPr>
      <w:r w:rsidRPr="001C4949">
        <w:rPr>
          <w:lang w:val="sv-SE"/>
        </w:rPr>
        <w:t>Skripsi berjudul “</w:t>
      </w:r>
      <w:r>
        <w:rPr>
          <w:lang w:val="sv-SE"/>
        </w:rPr>
        <w:t xml:space="preserve">Kekerasan Anak dalam Film </w:t>
      </w:r>
      <w:r>
        <w:rPr>
          <w:rFonts w:ascii="MS Mincho" w:eastAsia="MS Mincho" w:hAnsi="MS Mincho" w:cs="MS Mincho" w:hint="eastAsia"/>
          <w:lang w:val="sv-SE"/>
        </w:rPr>
        <w:t>マザー</w:t>
      </w:r>
      <w:r>
        <w:rPr>
          <w:lang w:val="sv-SE"/>
        </w:rPr>
        <w:t>(</w:t>
      </w:r>
      <w:r w:rsidRPr="001C4949">
        <w:rPr>
          <w:i/>
          <w:iCs/>
          <w:lang w:val="sv-SE"/>
        </w:rPr>
        <w:t>Mother</w:t>
      </w:r>
      <w:r>
        <w:rPr>
          <w:lang w:val="sv-SE"/>
        </w:rPr>
        <w:t>) Karya Sutradara Tatsushi Omori (Kajian Sosiologi Sastra)”</w:t>
      </w:r>
      <w:r w:rsidRPr="001C4949">
        <w:rPr>
          <w:lang w:val="sv-SE"/>
        </w:rPr>
        <w:t xml:space="preserve"> telah diterima dan disahkan oleh Tim Penguji Skripsi Program Studi S1 Bahasa dan Kebudayaan Jepang Fakultas Ilmu Budaya Universitas Diponegoro.</w:t>
      </w:r>
    </w:p>
    <w:p w:rsidR="00B86133" w:rsidRDefault="00B86133" w:rsidP="00B86133">
      <w:pPr>
        <w:spacing w:line="360" w:lineRule="auto"/>
        <w:jc w:val="both"/>
        <w:rPr>
          <w:lang w:val="sv-SE"/>
        </w:rPr>
      </w:pPr>
    </w:p>
    <w:p w:rsidR="00B86133" w:rsidRDefault="00B86133" w:rsidP="00B86133">
      <w:pPr>
        <w:spacing w:line="360" w:lineRule="auto"/>
        <w:jc w:val="both"/>
      </w:pPr>
      <w:r>
        <w:t>Pada tanggal:</w:t>
      </w:r>
      <w:r w:rsidR="00DE7533">
        <w:t xml:space="preserve"> 30 November 2023</w:t>
      </w:r>
    </w:p>
    <w:p w:rsidR="00B86133" w:rsidRDefault="00B86133" w:rsidP="00B86133">
      <w:pPr>
        <w:spacing w:line="360" w:lineRule="auto"/>
        <w:jc w:val="center"/>
      </w:pPr>
      <w:r>
        <w:t>Tim Penguji Skripsi</w:t>
      </w:r>
    </w:p>
    <w:p w:rsidR="00B86133" w:rsidRDefault="00B86133" w:rsidP="00B86133">
      <w:pPr>
        <w:spacing w:line="360" w:lineRule="auto"/>
      </w:pPr>
      <w:r>
        <w:t xml:space="preserve">Ketua, </w:t>
      </w:r>
    </w:p>
    <w:p w:rsidR="00B86133" w:rsidRPr="00EA6A0E" w:rsidRDefault="00B86133" w:rsidP="00B86133">
      <w:pPr>
        <w:spacing w:line="360" w:lineRule="auto"/>
      </w:pPr>
      <w:r w:rsidRPr="001C4949">
        <w:rPr>
          <w:u w:val="single"/>
        </w:rPr>
        <w:t>Yuliani Rahmah, S. Pd., M. Hum</w:t>
      </w:r>
      <w:r w:rsidR="00DE7533">
        <w:rPr>
          <w:u w:val="single"/>
        </w:rPr>
        <w:t>.</w:t>
      </w:r>
      <w:r>
        <w:tab/>
      </w:r>
      <w:r>
        <w:tab/>
        <w:t>………………………………….</w:t>
      </w:r>
    </w:p>
    <w:p w:rsidR="00B86133" w:rsidRDefault="00B86133" w:rsidP="00B86133">
      <w:pPr>
        <w:spacing w:line="360" w:lineRule="auto"/>
      </w:pPr>
      <w:r w:rsidRPr="001C4949">
        <w:t>NIP</w:t>
      </w:r>
      <w:r>
        <w:t>.</w:t>
      </w:r>
      <w:r w:rsidRPr="00C1698B">
        <w:t xml:space="preserve"> 197407222014092001</w:t>
      </w:r>
    </w:p>
    <w:p w:rsidR="00B86133" w:rsidRDefault="00B86133" w:rsidP="00B86133">
      <w:pPr>
        <w:spacing w:line="360" w:lineRule="auto"/>
      </w:pPr>
    </w:p>
    <w:p w:rsidR="00B86133" w:rsidRPr="005F227F" w:rsidRDefault="00B86133" w:rsidP="00B86133">
      <w:pPr>
        <w:spacing w:line="360" w:lineRule="auto"/>
      </w:pPr>
      <w:r w:rsidRPr="005F227F">
        <w:t>Anggota I</w:t>
      </w:r>
    </w:p>
    <w:p w:rsidR="00B86133" w:rsidRPr="005F227F" w:rsidRDefault="005F227F" w:rsidP="00B86133">
      <w:pPr>
        <w:spacing w:line="360" w:lineRule="auto"/>
      </w:pPr>
      <w:r w:rsidRPr="005F227F">
        <w:rPr>
          <w:u w:val="single"/>
        </w:rPr>
        <w:t>Nur Hastuti, S.S., M. Hum</w:t>
      </w:r>
      <w:r w:rsidR="00DE7533">
        <w:rPr>
          <w:u w:val="single"/>
        </w:rPr>
        <w:t>.</w:t>
      </w:r>
      <w:r w:rsidR="00B86133" w:rsidRPr="005F227F">
        <w:tab/>
      </w:r>
      <w:r w:rsidR="00B86133" w:rsidRPr="005F227F">
        <w:tab/>
      </w:r>
      <w:r>
        <w:tab/>
      </w:r>
      <w:r w:rsidR="00B86133" w:rsidRPr="005F227F">
        <w:t>………………………………….</w:t>
      </w:r>
    </w:p>
    <w:p w:rsidR="00B86133" w:rsidRPr="005F227F" w:rsidRDefault="00B86133" w:rsidP="00B86133">
      <w:pPr>
        <w:spacing w:line="360" w:lineRule="auto"/>
      </w:pPr>
      <w:r w:rsidRPr="005F227F">
        <w:t>N</w:t>
      </w:r>
      <w:r w:rsidR="00DE7533">
        <w:t>PPU</w:t>
      </w:r>
      <w:r w:rsidR="005F227F">
        <w:t>.</w:t>
      </w:r>
      <w:r w:rsidR="00DE7533">
        <w:t xml:space="preserve"> H.7.</w:t>
      </w:r>
      <w:r w:rsidR="00283858">
        <w:t>198101042021042001</w:t>
      </w:r>
    </w:p>
    <w:p w:rsidR="00B86133" w:rsidRPr="005F227F" w:rsidRDefault="00B86133" w:rsidP="00B86133">
      <w:pPr>
        <w:spacing w:line="360" w:lineRule="auto"/>
      </w:pPr>
    </w:p>
    <w:p w:rsidR="00B86133" w:rsidRPr="005F227F" w:rsidRDefault="00B86133" w:rsidP="00B86133">
      <w:pPr>
        <w:spacing w:line="360" w:lineRule="auto"/>
      </w:pPr>
      <w:r w:rsidRPr="005F227F">
        <w:t>Anggota II</w:t>
      </w:r>
    </w:p>
    <w:p w:rsidR="00B86133" w:rsidRPr="005F227F" w:rsidRDefault="005F227F" w:rsidP="00B86133">
      <w:pPr>
        <w:spacing w:line="360" w:lineRule="auto"/>
      </w:pPr>
      <w:bookmarkStart w:id="31" w:name="_Hlk137649105"/>
      <w:r w:rsidRPr="005F227F">
        <w:rPr>
          <w:u w:val="single"/>
        </w:rPr>
        <w:t>Zaki Ainul Fadli, S.S., M. Hum</w:t>
      </w:r>
      <w:r w:rsidR="00DE7533">
        <w:rPr>
          <w:u w:val="single"/>
        </w:rPr>
        <w:t>.</w:t>
      </w:r>
      <w:r w:rsidR="00B86133" w:rsidRPr="005F227F">
        <w:tab/>
      </w:r>
      <w:bookmarkEnd w:id="31"/>
      <w:r w:rsidR="00B86133" w:rsidRPr="005F227F">
        <w:tab/>
        <w:t>………………………………….</w:t>
      </w:r>
    </w:p>
    <w:p w:rsidR="00B86133" w:rsidRDefault="00FB092A" w:rsidP="00B86133">
      <w:pPr>
        <w:spacing w:line="360" w:lineRule="auto"/>
      </w:pPr>
      <w:r>
        <w:t>N</w:t>
      </w:r>
      <w:r w:rsidR="00AE1FEC">
        <w:t>PPU</w:t>
      </w:r>
      <w:r>
        <w:t xml:space="preserve">. </w:t>
      </w:r>
      <w:r w:rsidRPr="00FB092A">
        <w:t>H.7.197806162018071001</w:t>
      </w:r>
    </w:p>
    <w:p w:rsidR="00FB092A" w:rsidRDefault="00FB092A" w:rsidP="00B86133">
      <w:pPr>
        <w:spacing w:line="360" w:lineRule="auto"/>
        <w:jc w:val="center"/>
      </w:pPr>
    </w:p>
    <w:p w:rsidR="0081428D" w:rsidRDefault="0081428D" w:rsidP="00B86133">
      <w:pPr>
        <w:spacing w:line="360" w:lineRule="auto"/>
        <w:jc w:val="center"/>
      </w:pPr>
    </w:p>
    <w:p w:rsidR="00B86133" w:rsidRPr="0015780F" w:rsidRDefault="00B86133" w:rsidP="00B86133">
      <w:pPr>
        <w:spacing w:line="360" w:lineRule="auto"/>
        <w:jc w:val="center"/>
      </w:pPr>
      <w:r>
        <w:t>Dekan Fakultas Ilmu Budaya Universitas Diponegoro</w:t>
      </w:r>
    </w:p>
    <w:p w:rsidR="00B86133" w:rsidRDefault="00B86133" w:rsidP="00B86133">
      <w:pPr>
        <w:spacing w:line="360" w:lineRule="auto"/>
        <w:jc w:val="center"/>
        <w:rPr>
          <w:u w:val="single"/>
        </w:rPr>
      </w:pPr>
    </w:p>
    <w:p w:rsidR="00B86133" w:rsidRDefault="00B86133" w:rsidP="00B86133">
      <w:pPr>
        <w:spacing w:line="360" w:lineRule="auto"/>
        <w:jc w:val="center"/>
        <w:rPr>
          <w:u w:val="single"/>
        </w:rPr>
      </w:pPr>
    </w:p>
    <w:p w:rsidR="00B86133" w:rsidRDefault="00B86133" w:rsidP="00B86133">
      <w:pPr>
        <w:spacing w:line="360" w:lineRule="auto"/>
        <w:jc w:val="center"/>
        <w:rPr>
          <w:u w:val="single"/>
        </w:rPr>
      </w:pPr>
    </w:p>
    <w:p w:rsidR="00B86133" w:rsidRDefault="00B86133" w:rsidP="00B86133">
      <w:pPr>
        <w:spacing w:line="360" w:lineRule="auto"/>
        <w:jc w:val="center"/>
        <w:rPr>
          <w:u w:val="single"/>
        </w:rPr>
      </w:pPr>
      <w:r>
        <w:rPr>
          <w:u w:val="single"/>
        </w:rPr>
        <w:t>Dr. Nurhayati,M.Hum</w:t>
      </w:r>
      <w:r w:rsidR="00DE7533">
        <w:rPr>
          <w:u w:val="single"/>
        </w:rPr>
        <w:t>.</w:t>
      </w:r>
    </w:p>
    <w:p w:rsidR="00B86133" w:rsidRPr="00241B13" w:rsidRDefault="00B86133" w:rsidP="00B86133">
      <w:pPr>
        <w:spacing w:line="360" w:lineRule="auto"/>
        <w:jc w:val="center"/>
      </w:pPr>
      <w:r w:rsidRPr="00241B13">
        <w:t>NIP. 196610041990012001</w:t>
      </w:r>
    </w:p>
    <w:p w:rsidR="00B86133" w:rsidRPr="00B165E9" w:rsidRDefault="00B86133" w:rsidP="00B86133">
      <w:pPr>
        <w:spacing w:line="360" w:lineRule="auto"/>
        <w:jc w:val="both"/>
      </w:pPr>
    </w:p>
    <w:p w:rsidR="00B86133" w:rsidRDefault="00B86133" w:rsidP="00B86133">
      <w:pPr>
        <w:spacing w:line="480" w:lineRule="auto"/>
        <w:jc w:val="center"/>
        <w:rPr>
          <w:b/>
          <w:bCs/>
          <w:lang w:val="sv-SE"/>
        </w:rPr>
      </w:pPr>
    </w:p>
    <w:p w:rsidR="00B86133" w:rsidRDefault="00B86133" w:rsidP="00B86133">
      <w:pPr>
        <w:rPr>
          <w:b/>
          <w:bCs/>
          <w:lang w:val="sv-SE"/>
        </w:rPr>
      </w:pPr>
      <w:r>
        <w:rPr>
          <w:b/>
          <w:bCs/>
          <w:lang w:val="sv-SE"/>
        </w:rPr>
        <w:br w:type="page"/>
      </w:r>
    </w:p>
    <w:p w:rsidR="00B86133" w:rsidRPr="00964549" w:rsidRDefault="00B86133" w:rsidP="00254566">
      <w:pPr>
        <w:pStyle w:val="Heading1"/>
      </w:pPr>
      <w:bookmarkStart w:id="32" w:name="_Toc150435447"/>
      <w:r w:rsidRPr="00964549">
        <w:lastRenderedPageBreak/>
        <w:t>MOTTO</w:t>
      </w:r>
      <w:bookmarkEnd w:id="32"/>
    </w:p>
    <w:p w:rsidR="00B86133" w:rsidRPr="00B165E9" w:rsidRDefault="00B86133" w:rsidP="00B86133">
      <w:pPr>
        <w:jc w:val="center"/>
      </w:pPr>
      <w:r w:rsidRPr="00B165E9">
        <w:t>“Bahenma dirimu songon laut naluas , manang songon dia pe masalah naroh tungolumu, jalo ma dohot roha naserep dohot iman na gogo”</w:t>
      </w: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Default="00B86133" w:rsidP="00B86133">
      <w:pPr>
        <w:spacing w:line="480" w:lineRule="auto"/>
        <w:jc w:val="center"/>
        <w:rPr>
          <w:b/>
          <w:bCs/>
          <w:color w:val="000000"/>
          <w:shd w:val="clear" w:color="auto" w:fill="FFFFFF"/>
        </w:rPr>
      </w:pPr>
    </w:p>
    <w:p w:rsidR="00B86133" w:rsidRPr="00D45023" w:rsidRDefault="00B86133" w:rsidP="00B86133">
      <w:pPr>
        <w:spacing w:line="480" w:lineRule="auto"/>
        <w:jc w:val="center"/>
        <w:rPr>
          <w:b/>
          <w:bCs/>
          <w:color w:val="000000"/>
          <w:shd w:val="clear" w:color="auto" w:fill="FFFFFF"/>
        </w:rPr>
      </w:pPr>
      <w:r w:rsidRPr="00D45023">
        <w:rPr>
          <w:b/>
          <w:bCs/>
          <w:color w:val="000000"/>
          <w:shd w:val="clear" w:color="auto" w:fill="FFFFFF"/>
        </w:rPr>
        <w:t xml:space="preserve">PERSEMBAHAN </w:t>
      </w:r>
    </w:p>
    <w:p w:rsidR="00B86133" w:rsidRDefault="00B86133" w:rsidP="00B86133">
      <w:pPr>
        <w:spacing w:line="480" w:lineRule="auto"/>
        <w:jc w:val="center"/>
        <w:rPr>
          <w:rStyle w:val="Emphasis"/>
          <w:i w:val="0"/>
          <w:iCs w:val="0"/>
          <w:color w:val="000000"/>
          <w:shd w:val="clear" w:color="auto" w:fill="FFFFFF"/>
        </w:rPr>
      </w:pPr>
      <w:r w:rsidRPr="00D45023">
        <w:rPr>
          <w:color w:val="000000"/>
          <w:shd w:val="clear" w:color="auto" w:fill="FFFFFF"/>
        </w:rPr>
        <w:t xml:space="preserve">Skripsi ini dipersembahkan untuk orang tua dan keluarga terdekat. </w:t>
      </w:r>
      <w:r>
        <w:rPr>
          <w:color w:val="000000"/>
          <w:shd w:val="clear" w:color="auto" w:fill="FFFFFF"/>
        </w:rPr>
        <w:t>Keluarga penulis</w:t>
      </w:r>
      <w:r w:rsidRPr="00D45023">
        <w:rPr>
          <w:color w:val="000000"/>
          <w:shd w:val="clear" w:color="auto" w:fill="FFFFFF"/>
        </w:rPr>
        <w:t xml:space="preserve"> yang </w:t>
      </w:r>
      <w:r>
        <w:rPr>
          <w:color w:val="000000"/>
          <w:shd w:val="clear" w:color="auto" w:fill="FFFFFF"/>
        </w:rPr>
        <w:t xml:space="preserve">selalu memberi </w:t>
      </w:r>
      <w:r w:rsidRPr="00D45023">
        <w:rPr>
          <w:color w:val="000000"/>
          <w:shd w:val="clear" w:color="auto" w:fill="FFFFFF"/>
        </w:rPr>
        <w:t xml:space="preserve">dukungan </w:t>
      </w:r>
      <w:r>
        <w:rPr>
          <w:color w:val="000000"/>
          <w:shd w:val="clear" w:color="auto" w:fill="FFFFFF"/>
        </w:rPr>
        <w:t xml:space="preserve">dan membantu </w:t>
      </w:r>
      <w:r w:rsidRPr="00D45023">
        <w:rPr>
          <w:color w:val="000000"/>
          <w:shd w:val="clear" w:color="auto" w:fill="FFFFFF"/>
        </w:rPr>
        <w:t xml:space="preserve">penulis selama masa pendidikannya sampai dengan mendapatkan predikat </w:t>
      </w:r>
      <w:r>
        <w:rPr>
          <w:color w:val="000000"/>
          <w:shd w:val="clear" w:color="auto" w:fill="FFFFFF"/>
        </w:rPr>
        <w:t>s</w:t>
      </w:r>
      <w:r w:rsidRPr="00D45023">
        <w:rPr>
          <w:color w:val="000000"/>
          <w:shd w:val="clear" w:color="auto" w:fill="FFFFFF"/>
        </w:rPr>
        <w:t>arjana serta selalu memberikan masukan dan mendukung dalam perjalanan hidup penulis sampai saat ini.</w:t>
      </w:r>
    </w:p>
    <w:p w:rsidR="00B86133" w:rsidRPr="00B165E9" w:rsidRDefault="00B86133" w:rsidP="00B86133">
      <w:pPr>
        <w:pStyle w:val="ListParagraph"/>
        <w:spacing w:line="480" w:lineRule="auto"/>
        <w:ind w:left="0" w:firstLine="720"/>
        <w:jc w:val="both"/>
        <w:outlineLvl w:val="0"/>
        <w:rPr>
          <w:b/>
          <w:bCs/>
          <w:lang w:val="sv-SE"/>
        </w:rPr>
      </w:pPr>
      <w:r>
        <w:rPr>
          <w:b/>
          <w:bCs/>
          <w:lang w:val="sv-SE"/>
        </w:rPr>
        <w:br w:type="page"/>
      </w:r>
    </w:p>
    <w:p w:rsidR="00B86133" w:rsidRDefault="00B86133" w:rsidP="00254566">
      <w:pPr>
        <w:pStyle w:val="Heading1"/>
      </w:pPr>
      <w:bookmarkStart w:id="33" w:name="_Toc150435448"/>
      <w:r>
        <w:lastRenderedPageBreak/>
        <w:t>PRAKATA</w:t>
      </w:r>
      <w:bookmarkEnd w:id="33"/>
    </w:p>
    <w:p w:rsidR="00B86133" w:rsidRPr="003A317B" w:rsidRDefault="00B86133" w:rsidP="00B86133">
      <w:pPr>
        <w:rPr>
          <w:lang w:val="sv-SE"/>
        </w:rPr>
      </w:pPr>
    </w:p>
    <w:p w:rsidR="00B86133" w:rsidRPr="003A317B" w:rsidRDefault="00B86133" w:rsidP="00B86133">
      <w:pPr>
        <w:spacing w:line="360" w:lineRule="auto"/>
        <w:jc w:val="both"/>
        <w:rPr>
          <w:rFonts w:eastAsia="Times New Roman"/>
          <w:b/>
          <w:bCs/>
          <w:lang w:val="sv-SE"/>
        </w:rPr>
      </w:pPr>
      <w:r w:rsidRPr="003A317B">
        <w:rPr>
          <w:rFonts w:eastAsia="Times New Roman"/>
          <w:lang w:val="sv-SE"/>
        </w:rPr>
        <w:t>Puji syukur kepada Tuhan yang Maha Esa yang telah memberikan segala nikmat dan karunia-Nya kepada penulis serta kelancaran dalam pengerjaan skripsi yang berjudul “Kekerasan Anak dalam</w:t>
      </w:r>
      <w:r>
        <w:rPr>
          <w:rFonts w:eastAsia="Times New Roman"/>
          <w:lang w:val="sv-SE"/>
        </w:rPr>
        <w:t xml:space="preserve"> film</w:t>
      </w:r>
      <w:r w:rsidRPr="78EEC103">
        <w:rPr>
          <w:rFonts w:ascii="MS Mincho" w:hAnsi="MS Mincho" w:cs="MS Mincho" w:hint="eastAsia"/>
          <w:color w:val="000000" w:themeColor="text1"/>
        </w:rPr>
        <w:t>マザー</w:t>
      </w:r>
      <w:r w:rsidRPr="003A317B">
        <w:rPr>
          <w:rFonts w:eastAsia="Times New Roman"/>
          <w:color w:val="000000" w:themeColor="text1"/>
          <w:lang w:val="sv-SE"/>
        </w:rPr>
        <w:t xml:space="preserve"> (</w:t>
      </w:r>
      <w:r w:rsidRPr="003A317B">
        <w:rPr>
          <w:rFonts w:eastAsia="Times New Roman"/>
          <w:i/>
          <w:iCs/>
          <w:color w:val="000000" w:themeColor="text1"/>
          <w:lang w:val="sv-SE"/>
        </w:rPr>
        <w:t>Mother</w:t>
      </w:r>
      <w:r w:rsidRPr="003A317B">
        <w:rPr>
          <w:rFonts w:eastAsia="Times New Roman"/>
          <w:color w:val="000000" w:themeColor="text1"/>
          <w:lang w:val="sv-SE"/>
        </w:rPr>
        <w:t>)</w:t>
      </w:r>
      <w:r>
        <w:rPr>
          <w:rFonts w:eastAsia="Times New Roman"/>
          <w:color w:val="000000" w:themeColor="text1"/>
          <w:lang w:val="sv-SE"/>
        </w:rPr>
        <w:t xml:space="preserve"> karya Sutradara Tatsushi Omori (Kajian Sosiologi Sastra)</w:t>
      </w:r>
      <w:r w:rsidRPr="003A317B">
        <w:rPr>
          <w:rFonts w:eastAsia="Times New Roman"/>
          <w:lang w:val="sv-SE"/>
        </w:rPr>
        <w:t>”, sebagai salah satu syarat untuk menyelesaikan Program Sarjana (S1) Jurusan Bahasa dan Kebudayaan Jepang Fakultas Ilmu Budaya Universitas Diponegoro.</w:t>
      </w:r>
    </w:p>
    <w:p w:rsidR="00B86133" w:rsidRDefault="00B86133" w:rsidP="00B86133">
      <w:pPr>
        <w:spacing w:line="360" w:lineRule="auto"/>
        <w:jc w:val="both"/>
        <w:rPr>
          <w:rFonts w:eastAsia="Times New Roman"/>
        </w:rPr>
      </w:pPr>
      <w:r w:rsidRPr="78EEC103">
        <w:rPr>
          <w:rFonts w:eastAsia="Times New Roman"/>
        </w:rPr>
        <w:t>Penulis mengucapkan terima kasih yang tak terhingga atas peran seluruh pihak yang membantu serta memberikan dukungan sehingga penulis dapat menyelesaikan skripsi ini, terutama kepada:</w:t>
      </w:r>
    </w:p>
    <w:p w:rsidR="00B86133" w:rsidRDefault="00B86133" w:rsidP="00B86133">
      <w:pPr>
        <w:pStyle w:val="ListParagraph"/>
        <w:numPr>
          <w:ilvl w:val="0"/>
          <w:numId w:val="30"/>
        </w:numPr>
        <w:spacing w:line="360" w:lineRule="auto"/>
        <w:jc w:val="both"/>
        <w:rPr>
          <w:rFonts w:eastAsia="Times New Roman"/>
        </w:rPr>
      </w:pPr>
      <w:r>
        <w:rPr>
          <w:rFonts w:eastAsia="Times New Roman"/>
        </w:rPr>
        <w:t xml:space="preserve">Ibu </w:t>
      </w:r>
      <w:r w:rsidRPr="78EEC103">
        <w:rPr>
          <w:rFonts w:eastAsia="Times New Roman"/>
        </w:rPr>
        <w:t>Dr. Nurhayati, M.Hum. selaku Dekan Fakultas Ilmu Budaya Universitas Diponegoro.</w:t>
      </w:r>
    </w:p>
    <w:p w:rsidR="00B86133" w:rsidRDefault="00AE1FEC" w:rsidP="00B86133">
      <w:pPr>
        <w:pStyle w:val="ListParagraph"/>
        <w:numPr>
          <w:ilvl w:val="0"/>
          <w:numId w:val="30"/>
        </w:numPr>
        <w:spacing w:line="360" w:lineRule="auto"/>
        <w:jc w:val="both"/>
        <w:rPr>
          <w:rFonts w:eastAsia="Times New Roman"/>
        </w:rPr>
      </w:pPr>
      <w:r>
        <w:rPr>
          <w:rFonts w:eastAsia="Times New Roman"/>
        </w:rPr>
        <w:t xml:space="preserve">Bapak </w:t>
      </w:r>
      <w:r w:rsidRPr="78EEC103">
        <w:rPr>
          <w:rFonts w:eastAsia="Times New Roman"/>
        </w:rPr>
        <w:t xml:space="preserve">Zaki Ainul Fadli, S.S., M. Hum </w:t>
      </w:r>
      <w:r w:rsidR="00B86133" w:rsidRPr="78EEC103">
        <w:rPr>
          <w:rFonts w:eastAsia="Times New Roman"/>
        </w:rPr>
        <w:t>selaku Ketua Program Studi Bahasa dan Kebudayaan Jepang Universitas Diponegoro</w:t>
      </w:r>
      <w:r>
        <w:rPr>
          <w:rFonts w:eastAsia="Times New Roman"/>
        </w:rPr>
        <w:t xml:space="preserve">, dan juga </w:t>
      </w:r>
      <w:r w:rsidRPr="78EEC103">
        <w:rPr>
          <w:rFonts w:eastAsia="Times New Roman"/>
        </w:rPr>
        <w:t>selaku dosen wali</w:t>
      </w:r>
      <w:r>
        <w:rPr>
          <w:rFonts w:eastAsia="Times New Roman"/>
        </w:rPr>
        <w:t xml:space="preserve"> penulis</w:t>
      </w:r>
      <w:r w:rsidR="00B86133" w:rsidRPr="78EEC103">
        <w:rPr>
          <w:rFonts w:eastAsia="Times New Roman"/>
        </w:rPr>
        <w:t>.</w:t>
      </w:r>
      <w:r w:rsidRPr="78EEC103">
        <w:rPr>
          <w:rFonts w:eastAsia="Times New Roman"/>
        </w:rPr>
        <w:t>Terima kasih atas bimbingan dan arahannya.</w:t>
      </w:r>
    </w:p>
    <w:p w:rsidR="00B86133" w:rsidRDefault="00B86133" w:rsidP="00B86133">
      <w:pPr>
        <w:pStyle w:val="ListParagraph"/>
        <w:numPr>
          <w:ilvl w:val="0"/>
          <w:numId w:val="30"/>
        </w:numPr>
        <w:spacing w:line="360" w:lineRule="auto"/>
        <w:jc w:val="both"/>
        <w:rPr>
          <w:rFonts w:eastAsia="Times New Roman"/>
        </w:rPr>
      </w:pPr>
      <w:r>
        <w:rPr>
          <w:rFonts w:eastAsia="Times New Roman"/>
        </w:rPr>
        <w:t xml:space="preserve">Ibu </w:t>
      </w:r>
      <w:r w:rsidRPr="78EEC103">
        <w:rPr>
          <w:rFonts w:eastAsia="Times New Roman"/>
        </w:rPr>
        <w:t>Yuliani Rahmah, S.Pd., M. Hum selaku dosen pembimbing yang telah membimbing dan memberikan arahan serta semangat kepada penulis untuk menyelesaikan skripsi ini.</w:t>
      </w:r>
    </w:p>
    <w:p w:rsidR="00B86133" w:rsidRDefault="00B86133" w:rsidP="00B86133">
      <w:pPr>
        <w:pStyle w:val="ListParagraph"/>
        <w:numPr>
          <w:ilvl w:val="0"/>
          <w:numId w:val="30"/>
        </w:numPr>
        <w:spacing w:line="360" w:lineRule="auto"/>
        <w:jc w:val="both"/>
        <w:rPr>
          <w:rFonts w:eastAsia="Times New Roman"/>
        </w:rPr>
      </w:pPr>
      <w:r w:rsidRPr="78EEC103">
        <w:rPr>
          <w:rFonts w:eastAsia="Times New Roman"/>
        </w:rPr>
        <w:t>Seluruh dosen Program Studi Bahasa dan Kebudayaan Jepang</w:t>
      </w:r>
      <w:r>
        <w:rPr>
          <w:rFonts w:eastAsia="Times New Roman"/>
        </w:rPr>
        <w:t>,</w:t>
      </w:r>
      <w:r w:rsidRPr="78EEC103">
        <w:rPr>
          <w:rFonts w:eastAsia="Times New Roman"/>
        </w:rPr>
        <w:t xml:space="preserve"> Fakultas Ilmu Budaya Universitas Diponegoro yang telah mengajar penulis selama masa perkuliahan.</w:t>
      </w:r>
      <w:r>
        <w:t>Terima kasih atas semua ilmu, kebaikan, dan motivasi yang telah diberikan selama ini</w:t>
      </w:r>
    </w:p>
    <w:p w:rsidR="00B86133" w:rsidRPr="00B165E9" w:rsidRDefault="00B86133" w:rsidP="00B86133">
      <w:pPr>
        <w:pStyle w:val="ListParagraph"/>
        <w:numPr>
          <w:ilvl w:val="0"/>
          <w:numId w:val="30"/>
        </w:numPr>
        <w:spacing w:line="360" w:lineRule="auto"/>
        <w:jc w:val="both"/>
        <w:rPr>
          <w:rFonts w:eastAsia="Times New Roman"/>
        </w:rPr>
      </w:pPr>
      <w:r w:rsidRPr="78EEC103">
        <w:rPr>
          <w:rFonts w:eastAsia="Times New Roman"/>
        </w:rPr>
        <w:t>Papa, mama</w:t>
      </w:r>
      <w:r>
        <w:rPr>
          <w:rFonts w:eastAsia="Times New Roman"/>
        </w:rPr>
        <w:t xml:space="preserve">, </w:t>
      </w:r>
      <w:r w:rsidRPr="78EEC103">
        <w:rPr>
          <w:rFonts w:eastAsia="Times New Roman"/>
        </w:rPr>
        <w:t>jovin, jeje</w:t>
      </w:r>
      <w:r>
        <w:rPr>
          <w:rFonts w:eastAsia="Times New Roman"/>
        </w:rPr>
        <w:t xml:space="preserve">, </w:t>
      </w:r>
      <w:r w:rsidRPr="78EEC103">
        <w:rPr>
          <w:rFonts w:eastAsia="Times New Roman"/>
        </w:rPr>
        <w:t>jiel</w:t>
      </w:r>
      <w:r>
        <w:rPr>
          <w:rFonts w:eastAsia="Times New Roman"/>
        </w:rPr>
        <w:t>,</w:t>
      </w:r>
      <w:r w:rsidRPr="78EEC103">
        <w:rPr>
          <w:rFonts w:eastAsia="Times New Roman"/>
        </w:rPr>
        <w:t xml:space="preserve"> bou, </w:t>
      </w:r>
      <w:r>
        <w:rPr>
          <w:rFonts w:eastAsia="Times New Roman"/>
        </w:rPr>
        <w:t xml:space="preserve">dan </w:t>
      </w:r>
      <w:r w:rsidRPr="78EEC103">
        <w:rPr>
          <w:rFonts w:eastAsia="Times New Roman"/>
        </w:rPr>
        <w:t>kela,selaku keluarga yang selalu membantu penulis dalam bentuk dukungan moril maupun materil sehingga penulis dapat menyelesaikan skripsi ini.</w:t>
      </w:r>
    </w:p>
    <w:p w:rsidR="00B86133" w:rsidRDefault="00AE1FEC" w:rsidP="00B86133">
      <w:pPr>
        <w:pStyle w:val="ListParagraph"/>
        <w:numPr>
          <w:ilvl w:val="0"/>
          <w:numId w:val="30"/>
        </w:numPr>
        <w:spacing w:line="360" w:lineRule="auto"/>
        <w:jc w:val="both"/>
        <w:rPr>
          <w:rFonts w:eastAsia="Times New Roman"/>
        </w:rPr>
      </w:pPr>
      <w:r>
        <w:rPr>
          <w:rFonts w:eastAsia="Times New Roman"/>
        </w:rPr>
        <w:t>Freesabela</w:t>
      </w:r>
      <w:r w:rsidR="00B86133" w:rsidRPr="78EEC103">
        <w:rPr>
          <w:rFonts w:eastAsia="Times New Roman"/>
        </w:rPr>
        <w:t xml:space="preserve"> selaku sepupu penulis, sahabat, teman curhat, teman rantau seperjuangan yang selalu memberi semangat dan nasehat kepada penulis</w:t>
      </w:r>
    </w:p>
    <w:p w:rsidR="00B86133" w:rsidRDefault="00B86133" w:rsidP="00B86133">
      <w:pPr>
        <w:pStyle w:val="ListParagraph"/>
        <w:numPr>
          <w:ilvl w:val="0"/>
          <w:numId w:val="30"/>
        </w:numPr>
        <w:spacing w:line="360" w:lineRule="auto"/>
        <w:jc w:val="both"/>
        <w:rPr>
          <w:rFonts w:eastAsia="Times New Roman"/>
        </w:rPr>
      </w:pPr>
      <w:r>
        <w:rPr>
          <w:rFonts w:eastAsia="Times New Roman"/>
        </w:rPr>
        <w:t>Ghany</w:t>
      </w:r>
      <w:r w:rsidR="00AE1FEC">
        <w:rPr>
          <w:rFonts w:eastAsia="Times New Roman"/>
        </w:rPr>
        <w:t xml:space="preserve"> Rasyid</w:t>
      </w:r>
      <w:r w:rsidRPr="78EEC103">
        <w:rPr>
          <w:rFonts w:eastAsia="Times New Roman"/>
        </w:rPr>
        <w:t>yang selalu menjadi motivasi bagi penulis untuk terus semangat dan berusaha dalam menghadapi berbagai hal sehingga penulis dapat melanjutkan skripsi ini.</w:t>
      </w:r>
    </w:p>
    <w:p w:rsidR="00B86133" w:rsidRPr="00E24743" w:rsidRDefault="00B86133" w:rsidP="00B86133">
      <w:pPr>
        <w:pStyle w:val="ListParagraph"/>
        <w:numPr>
          <w:ilvl w:val="0"/>
          <w:numId w:val="30"/>
        </w:numPr>
        <w:spacing w:line="360" w:lineRule="auto"/>
        <w:jc w:val="both"/>
        <w:rPr>
          <w:rFonts w:eastAsia="Times New Roman"/>
        </w:rPr>
      </w:pPr>
      <w:r w:rsidRPr="78EEC103">
        <w:rPr>
          <w:rFonts w:eastAsia="Times New Roman"/>
        </w:rPr>
        <w:lastRenderedPageBreak/>
        <w:t>Laura dan Vania selaku sahabat penulis sejak SMP yang selalu mendengarkan curahan hati dan selalu ada di saat penulis membutuhkan dukungan.</w:t>
      </w:r>
    </w:p>
    <w:p w:rsidR="00B86133" w:rsidRDefault="00B86133" w:rsidP="00B86133">
      <w:pPr>
        <w:pStyle w:val="ListParagraph"/>
        <w:numPr>
          <w:ilvl w:val="0"/>
          <w:numId w:val="30"/>
        </w:numPr>
        <w:spacing w:line="360" w:lineRule="auto"/>
        <w:jc w:val="both"/>
        <w:rPr>
          <w:rFonts w:eastAsia="Times New Roman"/>
        </w:rPr>
      </w:pPr>
      <w:r w:rsidRPr="78EEC103">
        <w:rPr>
          <w:rFonts w:eastAsia="Times New Roman"/>
        </w:rPr>
        <w:t>Semua teman-teman program studi BKJ Angkatan 2019 yang tidak dapat penulis sebutkan satu per satu, karena telah menghibur dan membantu pada masa perkuliahan penulis.</w:t>
      </w:r>
    </w:p>
    <w:p w:rsidR="00B86133" w:rsidRDefault="00B86133" w:rsidP="00B86133">
      <w:pPr>
        <w:pStyle w:val="ListParagraph"/>
        <w:numPr>
          <w:ilvl w:val="0"/>
          <w:numId w:val="30"/>
        </w:numPr>
        <w:spacing w:line="360" w:lineRule="auto"/>
        <w:jc w:val="both"/>
        <w:rPr>
          <w:rFonts w:eastAsia="Times New Roman"/>
        </w:rPr>
      </w:pPr>
      <w:r w:rsidRPr="78EEC103">
        <w:rPr>
          <w:rFonts w:eastAsia="Times New Roman"/>
        </w:rPr>
        <w:t>Diri sendiri yang telah berhasil untuk terus bertahan, berusaha dan tidak menyerah dalam keadaan baik duka maupun suka.</w:t>
      </w:r>
    </w:p>
    <w:p w:rsidR="00B86133" w:rsidRDefault="00B86133" w:rsidP="00B86133">
      <w:pPr>
        <w:spacing w:line="360" w:lineRule="auto"/>
        <w:rPr>
          <w:rFonts w:eastAsia="Times New Roman"/>
        </w:rPr>
      </w:pPr>
    </w:p>
    <w:p w:rsidR="00B86133" w:rsidRPr="00F25CCD" w:rsidRDefault="00B86133" w:rsidP="00B86133">
      <w:pPr>
        <w:spacing w:line="360" w:lineRule="auto"/>
        <w:jc w:val="both"/>
        <w:rPr>
          <w:rFonts w:eastAsia="Times New Roman"/>
        </w:rPr>
      </w:pPr>
      <w:r>
        <w:t xml:space="preserve">Penulis menyadari </w:t>
      </w:r>
      <w:r w:rsidRPr="001E1150">
        <w:t>dengan segala kerendahan hati dan keterbatasannya, bahwa Skripsi ini masih jauh dari sempurna dan terdapat banyak kekurangan baik dari segi isi maupun teknik penulisannya, karena penulis mengharapkan saran dan kritik dari berbagai pihak yang sifatnya membangun demi kesempurnaan Skripsi ini.</w:t>
      </w:r>
    </w:p>
    <w:p w:rsidR="00B86133" w:rsidRDefault="00B86133" w:rsidP="00B86133">
      <w:pPr>
        <w:spacing w:line="360" w:lineRule="auto"/>
        <w:ind w:firstLine="360"/>
        <w:jc w:val="both"/>
      </w:pPr>
    </w:p>
    <w:p w:rsidR="00B86133" w:rsidRDefault="00B86133" w:rsidP="00B86133">
      <w:pPr>
        <w:spacing w:line="360" w:lineRule="auto"/>
        <w:ind w:firstLine="360"/>
        <w:jc w:val="both"/>
      </w:pPr>
    </w:p>
    <w:p w:rsidR="00B86133" w:rsidRDefault="00CD574D" w:rsidP="00B86133">
      <w:pPr>
        <w:spacing w:line="480" w:lineRule="auto"/>
        <w:jc w:val="right"/>
      </w:pPr>
      <w:r>
        <w:rPr>
          <w:noProof/>
          <w:lang w:val="id-ID" w:eastAsia="id-ID"/>
        </w:rPr>
        <w:drawing>
          <wp:anchor distT="0" distB="0" distL="114300" distR="114300" simplePos="0" relativeHeight="251653632" behindDoc="0" locked="0" layoutInCell="1" allowOverlap="1">
            <wp:simplePos x="0" y="0"/>
            <wp:positionH relativeFrom="column">
              <wp:posOffset>3598545</wp:posOffset>
            </wp:positionH>
            <wp:positionV relativeFrom="paragraph">
              <wp:posOffset>212725</wp:posOffset>
            </wp:positionV>
            <wp:extent cx="1352550" cy="770537"/>
            <wp:effectExtent l="0" t="0" r="0" b="0"/>
            <wp:wrapNone/>
            <wp:docPr id="531061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61798" name="Picture 531061798"/>
                    <pic:cNvPicPr/>
                  </pic:nvPicPr>
                  <pic:blipFill rotWithShape="1">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6sdtdh="http://schemas.microsoft.com/office/word/2020/wordml/sdtdatahash" xmlns:w16cid="http://schemas.microsoft.com/office/word/2016/wordml/cid" xmlns:w16cex="http://schemas.microsoft.com/office/word/2018/wordml/cex" xmlns:w16="http://schemas.microsoft.com/office/word/2018/wordml" xmlns:w15="http://schemas.microsoft.com/office/word/2012/wordml" xmlns:w14="http://schemas.microsoft.com/office/word/2010/wordml" xmlns:w10="urn:schemas-microsoft-com:office:word" xmlns:v="urn:schemas-microsoft-com:vml" xmlns:oel="http://schemas.microsoft.com/office/2019/extlst"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m3d="http://schemas.microsoft.com/office/drawing/2017/model3d" xmlns:aink="http://schemas.microsoft.com/office/drawing/2016/ink" xmlns:mc="http://schemas.openxmlformats.org/markup-compatibility/2006" xmlns:w="http://schemas.openxmlformats.org/wordprocessingml/2006/main" xmlns="" val="0"/>
                        </a:ext>
                      </a:extLst>
                    </a:blip>
                    <a:srcRect t="21933" b="21097"/>
                    <a:stretch/>
                  </pic:blipFill>
                  <pic:spPr bwMode="auto">
                    <a:xfrm>
                      <a:off x="0" y="0"/>
                      <a:ext cx="1352550" cy="77053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6sdtdh="http://schemas.microsoft.com/office/word/2020/wordml/sdtdatahash" xmlns:w16cid="http://schemas.microsoft.com/office/word/2016/wordml/cid" xmlns:w16cex="http://schemas.microsoft.com/office/word/2018/wordml/cex" xmlns:w16="http://schemas.microsoft.com/office/word/2018/wordml" xmlns:w15="http://schemas.microsoft.com/office/word/2012/wordml" xmlns:w14="http://schemas.microsoft.com/office/word/2010/wordml" xmlns:w10="urn:schemas-microsoft-com:office:word" xmlns:v="urn:schemas-microsoft-com:vml" xmlns:oel="http://schemas.microsoft.com/office/2019/extlst"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m3d="http://schemas.microsoft.com/office/drawing/2017/model3d" xmlns:aink="http://schemas.microsoft.com/office/drawing/2016/ink" xmlns:mc="http://schemas.openxmlformats.org/markup-compatibility/2006" xmlns:w="http://schemas.openxmlformats.org/wordprocessingml/2006/main" xmlns=""/>
                      </a:ext>
                    </a:extLst>
                  </pic:spPr>
                </pic:pic>
              </a:graphicData>
            </a:graphic>
          </wp:anchor>
        </w:drawing>
      </w:r>
      <w:r w:rsidR="00B86133" w:rsidRPr="78EEC103">
        <w:rPr>
          <w:rFonts w:eastAsia="Times New Roman"/>
        </w:rPr>
        <w:t>Semarang,</w:t>
      </w:r>
    </w:p>
    <w:p w:rsidR="00B86133" w:rsidRDefault="00B86133" w:rsidP="00B86133">
      <w:pPr>
        <w:spacing w:line="480" w:lineRule="auto"/>
        <w:jc w:val="both"/>
      </w:pPr>
    </w:p>
    <w:p w:rsidR="00B86133" w:rsidRDefault="00B86133" w:rsidP="00B86133">
      <w:pPr>
        <w:spacing w:after="200" w:line="276" w:lineRule="auto"/>
        <w:jc w:val="right"/>
        <w:rPr>
          <w:rFonts w:eastAsia="Times New Roman"/>
        </w:rPr>
      </w:pPr>
    </w:p>
    <w:p w:rsidR="00B86133" w:rsidRPr="003A317B" w:rsidRDefault="00B86133" w:rsidP="00B86133">
      <w:pPr>
        <w:spacing w:after="200" w:line="276" w:lineRule="auto"/>
        <w:jc w:val="right"/>
        <w:rPr>
          <w:rFonts w:eastAsia="Times New Roman"/>
        </w:rPr>
      </w:pPr>
      <w:r w:rsidRPr="78EEC103">
        <w:rPr>
          <w:rFonts w:eastAsia="Times New Roman"/>
        </w:rPr>
        <w:t>Janismay Miracle Vicoli Saragih</w:t>
      </w:r>
    </w:p>
    <w:p w:rsidR="00B86133" w:rsidRDefault="00B86133" w:rsidP="00B86133">
      <w:pPr>
        <w:rPr>
          <w:b/>
          <w:bCs/>
          <w:lang w:val="sv-SE"/>
        </w:rPr>
      </w:pPr>
      <w:r>
        <w:rPr>
          <w:b/>
          <w:bCs/>
          <w:lang w:val="sv-SE"/>
        </w:rPr>
        <w:br w:type="page"/>
      </w:r>
    </w:p>
    <w:p w:rsidR="00B86133" w:rsidRDefault="00B86133" w:rsidP="00254566">
      <w:pPr>
        <w:pStyle w:val="Heading1"/>
      </w:pPr>
      <w:bookmarkStart w:id="34" w:name="_Toc150435449"/>
      <w:r w:rsidRPr="00041ED3">
        <w:lastRenderedPageBreak/>
        <w:t>DAFTAR ISI</w:t>
      </w:r>
      <w:bookmarkEnd w:id="34"/>
    </w:p>
    <w:sdt>
      <w:sdtPr>
        <w:rPr>
          <w:rFonts w:ascii="Times New Roman" w:eastAsiaTheme="minorEastAsia" w:hAnsi="Times New Roman" w:cs="Times New Roman"/>
          <w:color w:val="auto"/>
          <w:sz w:val="24"/>
          <w:szCs w:val="24"/>
          <w:lang w:eastAsia="ja-JP"/>
        </w:rPr>
        <w:id w:val="179550233"/>
        <w:docPartObj>
          <w:docPartGallery w:val="Table of Contents"/>
          <w:docPartUnique/>
        </w:docPartObj>
      </w:sdtPr>
      <w:sdtEndPr>
        <w:rPr>
          <w:b/>
          <w:bCs/>
          <w:noProof/>
        </w:rPr>
      </w:sdtEndPr>
      <w:sdtContent>
        <w:p w:rsidR="00FF20C9" w:rsidRDefault="00FF20C9">
          <w:pPr>
            <w:pStyle w:val="TOCHeading"/>
          </w:pPr>
        </w:p>
        <w:p w:rsidR="00FF20C9" w:rsidRDefault="00FF20C9" w:rsidP="009E2796">
          <w:pPr>
            <w:pStyle w:val="TOC1"/>
            <w:spacing w:after="0" w:line="360" w:lineRule="auto"/>
            <w:rPr>
              <w:rFonts w:asciiTheme="minorHAnsi" w:hAnsiTheme="minorHAnsi" w:cstheme="minorBidi"/>
              <w:b w:val="0"/>
              <w:bCs w:val="0"/>
              <w:kern w:val="2"/>
              <w:sz w:val="22"/>
              <w:szCs w:val="22"/>
              <w:lang w:val="en-ID"/>
            </w:rPr>
          </w:pPr>
          <w:r>
            <w:t>HALAMAN JUDUL</w:t>
          </w:r>
          <w:r>
            <w:tab/>
          </w:r>
          <w:r w:rsidR="00A7054B">
            <w:fldChar w:fldCharType="begin"/>
          </w:r>
          <w:r>
            <w:instrText xml:space="preserve"> TOC \o "1-3" \h \z \u </w:instrText>
          </w:r>
          <w:r w:rsidR="00A7054B">
            <w:fldChar w:fldCharType="separate"/>
          </w:r>
          <w:hyperlink w:anchor="_Toc150435438" w:history="1">
            <w:r w:rsidR="00A7054B">
              <w:rPr>
                <w:webHidden/>
              </w:rPr>
              <w:fldChar w:fldCharType="begin"/>
            </w:r>
            <w:r>
              <w:rPr>
                <w:webHidden/>
              </w:rPr>
              <w:instrText xml:space="preserve"> PAGEREF _Toc150435438 \h </w:instrText>
            </w:r>
            <w:r w:rsidR="00A7054B">
              <w:rPr>
                <w:webHidden/>
              </w:rPr>
            </w:r>
            <w:r w:rsidR="00A7054B">
              <w:rPr>
                <w:webHidden/>
              </w:rPr>
              <w:fldChar w:fldCharType="separate"/>
            </w:r>
            <w:r w:rsidR="00A72738">
              <w:rPr>
                <w:webHidden/>
              </w:rPr>
              <w:t>I</w:t>
            </w:r>
            <w:r w:rsidR="00A7054B">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44" w:history="1">
            <w:r w:rsidR="00FF20C9" w:rsidRPr="00EF72BD">
              <w:rPr>
                <w:rStyle w:val="Hyperlink"/>
              </w:rPr>
              <w:t>HALAMAN PERNYATAAN</w:t>
            </w:r>
            <w:r w:rsidR="00FF20C9">
              <w:rPr>
                <w:webHidden/>
              </w:rPr>
              <w:tab/>
            </w:r>
            <w:r>
              <w:rPr>
                <w:webHidden/>
              </w:rPr>
              <w:fldChar w:fldCharType="begin"/>
            </w:r>
            <w:r w:rsidR="00FF20C9">
              <w:rPr>
                <w:webHidden/>
              </w:rPr>
              <w:instrText xml:space="preserve"> PAGEREF _Toc150435444 \h </w:instrText>
            </w:r>
            <w:r>
              <w:rPr>
                <w:webHidden/>
              </w:rPr>
            </w:r>
            <w:r>
              <w:rPr>
                <w:webHidden/>
              </w:rPr>
              <w:fldChar w:fldCharType="separate"/>
            </w:r>
            <w:r w:rsidR="00A72738">
              <w:rPr>
                <w:webHidden/>
              </w:rPr>
              <w:t>II</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45" w:history="1">
            <w:r w:rsidR="00FF20C9" w:rsidRPr="00EF72BD">
              <w:rPr>
                <w:rStyle w:val="Hyperlink"/>
              </w:rPr>
              <w:t>HALAMAN PERSETUJUAN</w:t>
            </w:r>
            <w:r w:rsidR="00FF20C9">
              <w:rPr>
                <w:webHidden/>
              </w:rPr>
              <w:tab/>
            </w:r>
            <w:r>
              <w:rPr>
                <w:webHidden/>
              </w:rPr>
              <w:fldChar w:fldCharType="begin"/>
            </w:r>
            <w:r w:rsidR="00FF20C9">
              <w:rPr>
                <w:webHidden/>
              </w:rPr>
              <w:instrText xml:space="preserve"> PAGEREF _Toc150435445 \h </w:instrText>
            </w:r>
            <w:r>
              <w:rPr>
                <w:webHidden/>
              </w:rPr>
            </w:r>
            <w:r>
              <w:rPr>
                <w:webHidden/>
              </w:rPr>
              <w:fldChar w:fldCharType="separate"/>
            </w:r>
            <w:r w:rsidR="00A72738">
              <w:rPr>
                <w:webHidden/>
              </w:rPr>
              <w:t>III</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46" w:history="1">
            <w:r w:rsidR="00FF20C9" w:rsidRPr="00EF72BD">
              <w:rPr>
                <w:rStyle w:val="Hyperlink"/>
              </w:rPr>
              <w:t>HALAMAN PENGESAHAN</w:t>
            </w:r>
            <w:r w:rsidR="00FF20C9">
              <w:rPr>
                <w:webHidden/>
              </w:rPr>
              <w:tab/>
            </w:r>
            <w:r>
              <w:rPr>
                <w:webHidden/>
              </w:rPr>
              <w:fldChar w:fldCharType="begin"/>
            </w:r>
            <w:r w:rsidR="00FF20C9">
              <w:rPr>
                <w:webHidden/>
              </w:rPr>
              <w:instrText xml:space="preserve"> PAGEREF _Toc150435446 \h </w:instrText>
            </w:r>
            <w:r>
              <w:rPr>
                <w:webHidden/>
              </w:rPr>
            </w:r>
            <w:r>
              <w:rPr>
                <w:webHidden/>
              </w:rPr>
              <w:fldChar w:fldCharType="separate"/>
            </w:r>
            <w:r w:rsidR="00A72738">
              <w:rPr>
                <w:webHidden/>
              </w:rPr>
              <w:t>IV</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47" w:history="1">
            <w:r w:rsidR="00FF20C9" w:rsidRPr="00EF72BD">
              <w:rPr>
                <w:rStyle w:val="Hyperlink"/>
              </w:rPr>
              <w:t>MOTTO</w:t>
            </w:r>
            <w:r w:rsidR="00FF20C9">
              <w:rPr>
                <w:webHidden/>
              </w:rPr>
              <w:tab/>
            </w:r>
            <w:r>
              <w:rPr>
                <w:webHidden/>
              </w:rPr>
              <w:fldChar w:fldCharType="begin"/>
            </w:r>
            <w:r w:rsidR="00FF20C9">
              <w:rPr>
                <w:webHidden/>
              </w:rPr>
              <w:instrText xml:space="preserve"> PAGEREF _Toc150435447 \h </w:instrText>
            </w:r>
            <w:r>
              <w:rPr>
                <w:webHidden/>
              </w:rPr>
            </w:r>
            <w:r>
              <w:rPr>
                <w:webHidden/>
              </w:rPr>
              <w:fldChar w:fldCharType="separate"/>
            </w:r>
            <w:r w:rsidR="00A72738">
              <w:rPr>
                <w:webHidden/>
              </w:rPr>
              <w:t>V</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48" w:history="1">
            <w:r w:rsidR="00FF20C9" w:rsidRPr="00EF72BD">
              <w:rPr>
                <w:rStyle w:val="Hyperlink"/>
              </w:rPr>
              <w:t>PRAKATA</w:t>
            </w:r>
            <w:r w:rsidR="00FF20C9">
              <w:rPr>
                <w:webHidden/>
              </w:rPr>
              <w:tab/>
            </w:r>
            <w:r>
              <w:rPr>
                <w:webHidden/>
              </w:rPr>
              <w:fldChar w:fldCharType="begin"/>
            </w:r>
            <w:r w:rsidR="00FF20C9">
              <w:rPr>
                <w:webHidden/>
              </w:rPr>
              <w:instrText xml:space="preserve"> PAGEREF _Toc150435448 \h </w:instrText>
            </w:r>
            <w:r>
              <w:rPr>
                <w:webHidden/>
              </w:rPr>
            </w:r>
            <w:r>
              <w:rPr>
                <w:webHidden/>
              </w:rPr>
              <w:fldChar w:fldCharType="separate"/>
            </w:r>
            <w:r w:rsidR="00A72738">
              <w:rPr>
                <w:webHidden/>
              </w:rPr>
              <w:t>VI</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49" w:history="1">
            <w:r w:rsidR="00FF20C9" w:rsidRPr="00EF72BD">
              <w:rPr>
                <w:rStyle w:val="Hyperlink"/>
              </w:rPr>
              <w:t>DAFTAR ISI</w:t>
            </w:r>
            <w:r w:rsidR="00FF20C9">
              <w:rPr>
                <w:webHidden/>
              </w:rPr>
              <w:tab/>
            </w:r>
            <w:r>
              <w:rPr>
                <w:webHidden/>
              </w:rPr>
              <w:fldChar w:fldCharType="begin"/>
            </w:r>
            <w:r w:rsidR="00FF20C9">
              <w:rPr>
                <w:webHidden/>
              </w:rPr>
              <w:instrText xml:space="preserve"> PAGEREF _Toc150435449 \h </w:instrText>
            </w:r>
            <w:r>
              <w:rPr>
                <w:webHidden/>
              </w:rPr>
            </w:r>
            <w:r>
              <w:rPr>
                <w:webHidden/>
              </w:rPr>
              <w:fldChar w:fldCharType="separate"/>
            </w:r>
            <w:r w:rsidR="00A72738">
              <w:rPr>
                <w:webHidden/>
              </w:rPr>
              <w:t>VIII</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50" w:history="1">
            <w:r w:rsidR="00FF20C9" w:rsidRPr="00EF72BD">
              <w:rPr>
                <w:rStyle w:val="Hyperlink"/>
              </w:rPr>
              <w:t>DAFTAR GAMBAR</w:t>
            </w:r>
            <w:r w:rsidR="00FF20C9">
              <w:rPr>
                <w:webHidden/>
              </w:rPr>
              <w:tab/>
            </w:r>
            <w:r>
              <w:rPr>
                <w:webHidden/>
              </w:rPr>
              <w:fldChar w:fldCharType="begin"/>
            </w:r>
            <w:r w:rsidR="00FF20C9">
              <w:rPr>
                <w:webHidden/>
              </w:rPr>
              <w:instrText xml:space="preserve"> PAGEREF _Toc150435450 \h </w:instrText>
            </w:r>
            <w:r>
              <w:rPr>
                <w:webHidden/>
              </w:rPr>
            </w:r>
            <w:r>
              <w:rPr>
                <w:webHidden/>
              </w:rPr>
              <w:fldChar w:fldCharType="separate"/>
            </w:r>
            <w:r w:rsidR="00A72738">
              <w:rPr>
                <w:webHidden/>
              </w:rPr>
              <w:t>X</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51" w:history="1">
            <w:r w:rsidR="00FF20C9" w:rsidRPr="00EF72BD">
              <w:rPr>
                <w:rStyle w:val="Hyperlink"/>
              </w:rPr>
              <w:t>INTISARI</w:t>
            </w:r>
            <w:r w:rsidR="00FF20C9">
              <w:rPr>
                <w:webHidden/>
              </w:rPr>
              <w:tab/>
            </w:r>
            <w:r>
              <w:rPr>
                <w:webHidden/>
              </w:rPr>
              <w:fldChar w:fldCharType="begin"/>
            </w:r>
            <w:r w:rsidR="00FF20C9">
              <w:rPr>
                <w:webHidden/>
              </w:rPr>
              <w:instrText xml:space="preserve"> PAGEREF _Toc150435451 \h </w:instrText>
            </w:r>
            <w:r>
              <w:rPr>
                <w:webHidden/>
              </w:rPr>
            </w:r>
            <w:r>
              <w:rPr>
                <w:webHidden/>
              </w:rPr>
              <w:fldChar w:fldCharType="separate"/>
            </w:r>
            <w:r w:rsidR="00A72738">
              <w:rPr>
                <w:webHidden/>
              </w:rPr>
              <w:t>XII</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52" w:history="1">
            <w:r w:rsidR="00FF20C9" w:rsidRPr="00EF72BD">
              <w:rPr>
                <w:rStyle w:val="Hyperlink"/>
              </w:rPr>
              <w:t>ABSTRACT</w:t>
            </w:r>
            <w:r w:rsidR="00FF20C9">
              <w:rPr>
                <w:webHidden/>
              </w:rPr>
              <w:tab/>
            </w:r>
            <w:r>
              <w:rPr>
                <w:webHidden/>
              </w:rPr>
              <w:fldChar w:fldCharType="begin"/>
            </w:r>
            <w:r w:rsidR="00FF20C9">
              <w:rPr>
                <w:webHidden/>
              </w:rPr>
              <w:instrText xml:space="preserve"> PAGEREF _Toc150435452 \h </w:instrText>
            </w:r>
            <w:r>
              <w:rPr>
                <w:webHidden/>
              </w:rPr>
            </w:r>
            <w:r>
              <w:rPr>
                <w:webHidden/>
              </w:rPr>
              <w:fldChar w:fldCharType="separate"/>
            </w:r>
            <w:r w:rsidR="00A72738">
              <w:rPr>
                <w:webHidden/>
              </w:rPr>
              <w:t>XIII</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53" w:history="1">
            <w:r w:rsidR="00FF20C9" w:rsidRPr="00EF72BD">
              <w:rPr>
                <w:rStyle w:val="Hyperlink"/>
              </w:rPr>
              <w:t>BAB I</w:t>
            </w:r>
            <w:r w:rsidR="00FF20C9">
              <w:rPr>
                <w:rStyle w:val="Hyperlink"/>
              </w:rPr>
              <w:t xml:space="preserve"> PENDAHULUAN</w:t>
            </w:r>
            <w:r w:rsidR="00FF20C9">
              <w:rPr>
                <w:webHidden/>
              </w:rPr>
              <w:tab/>
            </w:r>
            <w:r>
              <w:rPr>
                <w:webHidden/>
              </w:rPr>
              <w:fldChar w:fldCharType="begin"/>
            </w:r>
            <w:r w:rsidR="00FF20C9">
              <w:rPr>
                <w:webHidden/>
              </w:rPr>
              <w:instrText xml:space="preserve"> PAGEREF _Toc150435453 \h </w:instrText>
            </w:r>
            <w:r>
              <w:rPr>
                <w:webHidden/>
              </w:rPr>
            </w:r>
            <w:r>
              <w:rPr>
                <w:webHidden/>
              </w:rPr>
              <w:fldChar w:fldCharType="separate"/>
            </w:r>
            <w:r w:rsidR="00A72738">
              <w:rPr>
                <w:webHidden/>
              </w:rPr>
              <w:t>1</w:t>
            </w:r>
            <w:r>
              <w:rPr>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55" w:history="1">
            <w:r w:rsidR="00FF20C9" w:rsidRPr="00EF72BD">
              <w:rPr>
                <w:rStyle w:val="Hyperlink"/>
                <w:noProof/>
              </w:rPr>
              <w:t>1.1</w:t>
            </w:r>
            <w:r w:rsidR="00FF20C9">
              <w:rPr>
                <w:rFonts w:asciiTheme="minorHAnsi" w:hAnsiTheme="minorHAnsi" w:cstheme="minorBidi"/>
                <w:noProof/>
                <w:kern w:val="2"/>
                <w:sz w:val="22"/>
                <w:szCs w:val="22"/>
                <w:lang w:val="en-ID"/>
              </w:rPr>
              <w:tab/>
            </w:r>
            <w:r w:rsidR="00FF20C9" w:rsidRPr="00EF72BD">
              <w:rPr>
                <w:rStyle w:val="Hyperlink"/>
                <w:noProof/>
              </w:rPr>
              <w:t>Latar Belakang</w:t>
            </w:r>
            <w:r w:rsidR="00FF20C9">
              <w:rPr>
                <w:noProof/>
                <w:webHidden/>
              </w:rPr>
              <w:tab/>
            </w:r>
            <w:r w:rsidR="009E2796">
              <w:rPr>
                <w:noProof/>
                <w:webHidden/>
              </w:rPr>
              <w:t>…………………………………………………………..</w:t>
            </w:r>
            <w:r>
              <w:rPr>
                <w:noProof/>
                <w:webHidden/>
              </w:rPr>
              <w:fldChar w:fldCharType="begin"/>
            </w:r>
            <w:r w:rsidR="00FF20C9">
              <w:rPr>
                <w:noProof/>
                <w:webHidden/>
              </w:rPr>
              <w:instrText xml:space="preserve"> PAGEREF _Toc150435455 \h </w:instrText>
            </w:r>
            <w:r>
              <w:rPr>
                <w:noProof/>
                <w:webHidden/>
              </w:rPr>
            </w:r>
            <w:r>
              <w:rPr>
                <w:noProof/>
                <w:webHidden/>
              </w:rPr>
              <w:fldChar w:fldCharType="separate"/>
            </w:r>
            <w:r w:rsidR="00A72738">
              <w:rPr>
                <w:noProof/>
                <w:webHidden/>
              </w:rPr>
              <w:t>1</w:t>
            </w:r>
            <w:r>
              <w:rPr>
                <w:noProof/>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56" w:history="1">
            <w:r w:rsidR="00FF20C9" w:rsidRPr="00EF72BD">
              <w:rPr>
                <w:rStyle w:val="Hyperlink"/>
                <w:noProof/>
              </w:rPr>
              <w:t>1.2</w:t>
            </w:r>
            <w:r w:rsidR="00FF20C9">
              <w:rPr>
                <w:rFonts w:asciiTheme="minorHAnsi" w:hAnsiTheme="minorHAnsi" w:cstheme="minorBidi"/>
                <w:noProof/>
                <w:kern w:val="2"/>
                <w:sz w:val="22"/>
                <w:szCs w:val="22"/>
                <w:lang w:val="en-ID"/>
              </w:rPr>
              <w:tab/>
            </w:r>
            <w:r w:rsidR="00FF20C9" w:rsidRPr="00EF72BD">
              <w:rPr>
                <w:rStyle w:val="Hyperlink"/>
                <w:noProof/>
              </w:rPr>
              <w:t>Rumusan Masalah</w:t>
            </w:r>
            <w:r w:rsidR="00FF20C9">
              <w:rPr>
                <w:noProof/>
                <w:webHidden/>
              </w:rPr>
              <w:tab/>
            </w:r>
            <w:r w:rsidR="009E2796">
              <w:rPr>
                <w:noProof/>
                <w:webHidden/>
              </w:rPr>
              <w:t>……………………………………………………….</w:t>
            </w:r>
            <w:r>
              <w:rPr>
                <w:noProof/>
                <w:webHidden/>
              </w:rPr>
              <w:fldChar w:fldCharType="begin"/>
            </w:r>
            <w:r w:rsidR="00FF20C9">
              <w:rPr>
                <w:noProof/>
                <w:webHidden/>
              </w:rPr>
              <w:instrText xml:space="preserve"> PAGEREF _Toc150435456 \h </w:instrText>
            </w:r>
            <w:r>
              <w:rPr>
                <w:noProof/>
                <w:webHidden/>
              </w:rPr>
            </w:r>
            <w:r>
              <w:rPr>
                <w:noProof/>
                <w:webHidden/>
              </w:rPr>
              <w:fldChar w:fldCharType="separate"/>
            </w:r>
            <w:r w:rsidR="00A72738">
              <w:rPr>
                <w:noProof/>
                <w:webHidden/>
              </w:rPr>
              <w:t>4</w:t>
            </w:r>
            <w:r>
              <w:rPr>
                <w:noProof/>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57" w:history="1">
            <w:r w:rsidR="00FF20C9" w:rsidRPr="00EF72BD">
              <w:rPr>
                <w:rStyle w:val="Hyperlink"/>
                <w:noProof/>
              </w:rPr>
              <w:t>1.3</w:t>
            </w:r>
            <w:r w:rsidR="00FF20C9">
              <w:rPr>
                <w:rFonts w:asciiTheme="minorHAnsi" w:hAnsiTheme="minorHAnsi" w:cstheme="minorBidi"/>
                <w:noProof/>
                <w:kern w:val="2"/>
                <w:sz w:val="22"/>
                <w:szCs w:val="22"/>
                <w:lang w:val="en-ID"/>
              </w:rPr>
              <w:tab/>
            </w:r>
            <w:r w:rsidR="00FF20C9" w:rsidRPr="00EF72BD">
              <w:rPr>
                <w:rStyle w:val="Hyperlink"/>
                <w:noProof/>
              </w:rPr>
              <w:t>Tujuan Penelitian</w:t>
            </w:r>
            <w:r w:rsidR="00FF20C9">
              <w:rPr>
                <w:noProof/>
                <w:webHidden/>
              </w:rPr>
              <w:tab/>
            </w:r>
            <w:r w:rsidR="009E2796">
              <w:rPr>
                <w:noProof/>
                <w:webHidden/>
              </w:rPr>
              <w:t>………………………………………………………..</w:t>
            </w:r>
            <w:r>
              <w:rPr>
                <w:noProof/>
                <w:webHidden/>
              </w:rPr>
              <w:fldChar w:fldCharType="begin"/>
            </w:r>
            <w:r w:rsidR="00FF20C9">
              <w:rPr>
                <w:noProof/>
                <w:webHidden/>
              </w:rPr>
              <w:instrText xml:space="preserve"> PAGEREF _Toc150435457 \h </w:instrText>
            </w:r>
            <w:r>
              <w:rPr>
                <w:noProof/>
                <w:webHidden/>
              </w:rPr>
            </w:r>
            <w:r>
              <w:rPr>
                <w:noProof/>
                <w:webHidden/>
              </w:rPr>
              <w:fldChar w:fldCharType="separate"/>
            </w:r>
            <w:r w:rsidR="00A72738">
              <w:rPr>
                <w:noProof/>
                <w:webHidden/>
              </w:rPr>
              <w:t>4</w:t>
            </w:r>
            <w:r>
              <w:rPr>
                <w:noProof/>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58" w:history="1">
            <w:r w:rsidR="00FF20C9" w:rsidRPr="00EF72BD">
              <w:rPr>
                <w:rStyle w:val="Hyperlink"/>
                <w:noProof/>
              </w:rPr>
              <w:t>1.4</w:t>
            </w:r>
            <w:r w:rsidR="00FF20C9">
              <w:rPr>
                <w:rFonts w:asciiTheme="minorHAnsi" w:hAnsiTheme="minorHAnsi" w:cstheme="minorBidi"/>
                <w:noProof/>
                <w:kern w:val="2"/>
                <w:sz w:val="22"/>
                <w:szCs w:val="22"/>
                <w:lang w:val="en-ID"/>
              </w:rPr>
              <w:tab/>
            </w:r>
            <w:r w:rsidR="00FF20C9" w:rsidRPr="00EF72BD">
              <w:rPr>
                <w:rStyle w:val="Hyperlink"/>
                <w:noProof/>
              </w:rPr>
              <w:t>Ruang Lingkup Penelitian</w:t>
            </w:r>
            <w:r w:rsidR="00FF20C9">
              <w:rPr>
                <w:noProof/>
                <w:webHidden/>
              </w:rPr>
              <w:tab/>
            </w:r>
            <w:r w:rsidR="009E2796">
              <w:rPr>
                <w:noProof/>
                <w:webHidden/>
              </w:rPr>
              <w:t>………………………………………………</w:t>
            </w:r>
            <w:r>
              <w:rPr>
                <w:noProof/>
                <w:webHidden/>
              </w:rPr>
              <w:fldChar w:fldCharType="begin"/>
            </w:r>
            <w:r w:rsidR="00FF20C9">
              <w:rPr>
                <w:noProof/>
                <w:webHidden/>
              </w:rPr>
              <w:instrText xml:space="preserve"> PAGEREF _Toc150435458 \h </w:instrText>
            </w:r>
            <w:r>
              <w:rPr>
                <w:noProof/>
                <w:webHidden/>
              </w:rPr>
            </w:r>
            <w:r>
              <w:rPr>
                <w:noProof/>
                <w:webHidden/>
              </w:rPr>
              <w:fldChar w:fldCharType="separate"/>
            </w:r>
            <w:r w:rsidR="00A72738">
              <w:rPr>
                <w:noProof/>
                <w:webHidden/>
              </w:rPr>
              <w:t>5</w:t>
            </w:r>
            <w:r>
              <w:rPr>
                <w:noProof/>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59" w:history="1">
            <w:r w:rsidR="00FF20C9" w:rsidRPr="00EF72BD">
              <w:rPr>
                <w:rStyle w:val="Hyperlink"/>
                <w:noProof/>
              </w:rPr>
              <w:t>1.5</w:t>
            </w:r>
            <w:r w:rsidR="00FF20C9">
              <w:rPr>
                <w:rFonts w:asciiTheme="minorHAnsi" w:hAnsiTheme="minorHAnsi" w:cstheme="minorBidi"/>
                <w:noProof/>
                <w:kern w:val="2"/>
                <w:sz w:val="22"/>
                <w:szCs w:val="22"/>
                <w:lang w:val="en-ID"/>
              </w:rPr>
              <w:tab/>
            </w:r>
            <w:r w:rsidR="00FF20C9" w:rsidRPr="00EF72BD">
              <w:rPr>
                <w:rStyle w:val="Hyperlink"/>
                <w:noProof/>
              </w:rPr>
              <w:t>Manfaat Penelitiaan</w:t>
            </w:r>
            <w:r w:rsidR="00FF20C9">
              <w:rPr>
                <w:noProof/>
                <w:webHidden/>
              </w:rPr>
              <w:tab/>
            </w:r>
            <w:r w:rsidR="009E2796">
              <w:rPr>
                <w:noProof/>
                <w:webHidden/>
              </w:rPr>
              <w:t>……………………………………………………..</w:t>
            </w:r>
            <w:r>
              <w:rPr>
                <w:noProof/>
                <w:webHidden/>
              </w:rPr>
              <w:fldChar w:fldCharType="begin"/>
            </w:r>
            <w:r w:rsidR="00FF20C9">
              <w:rPr>
                <w:noProof/>
                <w:webHidden/>
              </w:rPr>
              <w:instrText xml:space="preserve"> PAGEREF _Toc150435459 \h </w:instrText>
            </w:r>
            <w:r>
              <w:rPr>
                <w:noProof/>
                <w:webHidden/>
              </w:rPr>
            </w:r>
            <w:r>
              <w:rPr>
                <w:noProof/>
                <w:webHidden/>
              </w:rPr>
              <w:fldChar w:fldCharType="separate"/>
            </w:r>
            <w:r w:rsidR="00A72738">
              <w:rPr>
                <w:noProof/>
                <w:webHidden/>
              </w:rPr>
              <w:t>5</w:t>
            </w:r>
            <w:r>
              <w:rPr>
                <w:noProof/>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60" w:history="1">
            <w:r w:rsidR="00FF20C9" w:rsidRPr="00EF72BD">
              <w:rPr>
                <w:rStyle w:val="Hyperlink"/>
                <w:noProof/>
              </w:rPr>
              <w:t>1.6</w:t>
            </w:r>
            <w:r w:rsidR="00FF20C9">
              <w:rPr>
                <w:rFonts w:asciiTheme="minorHAnsi" w:hAnsiTheme="minorHAnsi" w:cstheme="minorBidi"/>
                <w:noProof/>
                <w:kern w:val="2"/>
                <w:sz w:val="22"/>
                <w:szCs w:val="22"/>
                <w:lang w:val="en-ID"/>
              </w:rPr>
              <w:tab/>
            </w:r>
            <w:r w:rsidR="00FF20C9" w:rsidRPr="00EF72BD">
              <w:rPr>
                <w:rStyle w:val="Hyperlink"/>
                <w:noProof/>
              </w:rPr>
              <w:t>Sistematika Penulisan</w:t>
            </w:r>
            <w:r w:rsidR="00FF20C9">
              <w:rPr>
                <w:noProof/>
                <w:webHidden/>
              </w:rPr>
              <w:tab/>
            </w:r>
            <w:r w:rsidR="009E2796">
              <w:rPr>
                <w:noProof/>
                <w:webHidden/>
              </w:rPr>
              <w:t>……………………………………………………</w:t>
            </w:r>
            <w:r>
              <w:rPr>
                <w:noProof/>
                <w:webHidden/>
              </w:rPr>
              <w:fldChar w:fldCharType="begin"/>
            </w:r>
            <w:r w:rsidR="00FF20C9">
              <w:rPr>
                <w:noProof/>
                <w:webHidden/>
              </w:rPr>
              <w:instrText xml:space="preserve"> PAGEREF _Toc150435460 \h </w:instrText>
            </w:r>
            <w:r>
              <w:rPr>
                <w:noProof/>
                <w:webHidden/>
              </w:rPr>
            </w:r>
            <w:r>
              <w:rPr>
                <w:noProof/>
                <w:webHidden/>
              </w:rPr>
              <w:fldChar w:fldCharType="separate"/>
            </w:r>
            <w:r w:rsidR="00A72738">
              <w:rPr>
                <w:noProof/>
                <w:webHidden/>
              </w:rPr>
              <w:t>6</w:t>
            </w:r>
            <w:r>
              <w:rPr>
                <w:noProof/>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61" w:history="1">
            <w:r w:rsidR="00FF20C9" w:rsidRPr="00EF72BD">
              <w:rPr>
                <w:rStyle w:val="Hyperlink"/>
              </w:rPr>
              <w:t>BAB II</w:t>
            </w:r>
            <w:r w:rsidR="00FF20C9">
              <w:rPr>
                <w:rStyle w:val="Hyperlink"/>
              </w:rPr>
              <w:t xml:space="preserve"> TINJAUAN PUSTAKA</w:t>
            </w:r>
            <w:r w:rsidR="00FF20C9">
              <w:rPr>
                <w:webHidden/>
              </w:rPr>
              <w:tab/>
            </w:r>
            <w:r>
              <w:rPr>
                <w:webHidden/>
              </w:rPr>
              <w:fldChar w:fldCharType="begin"/>
            </w:r>
            <w:r w:rsidR="00FF20C9">
              <w:rPr>
                <w:webHidden/>
              </w:rPr>
              <w:instrText xml:space="preserve"> PAGEREF _Toc150435461 \h </w:instrText>
            </w:r>
            <w:r>
              <w:rPr>
                <w:webHidden/>
              </w:rPr>
            </w:r>
            <w:r>
              <w:rPr>
                <w:webHidden/>
              </w:rPr>
              <w:fldChar w:fldCharType="separate"/>
            </w:r>
            <w:r w:rsidR="00A72738">
              <w:rPr>
                <w:webHidden/>
              </w:rPr>
              <w:t>8</w:t>
            </w:r>
            <w:r>
              <w:rPr>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62" w:history="1">
            <w:r w:rsidR="00FF20C9" w:rsidRPr="00EF72BD">
              <w:rPr>
                <w:rStyle w:val="Hyperlink"/>
                <w:noProof/>
              </w:rPr>
              <w:t>2.1</w:t>
            </w:r>
            <w:r w:rsidR="00FF20C9">
              <w:rPr>
                <w:rFonts w:asciiTheme="minorHAnsi" w:hAnsiTheme="minorHAnsi" w:cstheme="minorBidi"/>
                <w:noProof/>
                <w:kern w:val="2"/>
                <w:sz w:val="22"/>
                <w:szCs w:val="22"/>
                <w:lang w:val="en-ID"/>
              </w:rPr>
              <w:tab/>
            </w:r>
            <w:r w:rsidR="00FF20C9" w:rsidRPr="00EF72BD">
              <w:rPr>
                <w:rStyle w:val="Hyperlink"/>
                <w:noProof/>
              </w:rPr>
              <w:t>Penelitian Terdahulu</w:t>
            </w:r>
            <w:r w:rsidR="00FF20C9">
              <w:rPr>
                <w:noProof/>
                <w:webHidden/>
              </w:rPr>
              <w:tab/>
            </w:r>
            <w:r w:rsidR="009E2796">
              <w:rPr>
                <w:noProof/>
                <w:webHidden/>
              </w:rPr>
              <w:t>…………………………………………………….</w:t>
            </w:r>
            <w:r>
              <w:rPr>
                <w:noProof/>
                <w:webHidden/>
              </w:rPr>
              <w:fldChar w:fldCharType="begin"/>
            </w:r>
            <w:r w:rsidR="00FF20C9">
              <w:rPr>
                <w:noProof/>
                <w:webHidden/>
              </w:rPr>
              <w:instrText xml:space="preserve"> PAGEREF _Toc150435462 \h </w:instrText>
            </w:r>
            <w:r>
              <w:rPr>
                <w:noProof/>
                <w:webHidden/>
              </w:rPr>
            </w:r>
            <w:r>
              <w:rPr>
                <w:noProof/>
                <w:webHidden/>
              </w:rPr>
              <w:fldChar w:fldCharType="separate"/>
            </w:r>
            <w:r w:rsidR="00A72738">
              <w:rPr>
                <w:noProof/>
                <w:webHidden/>
              </w:rPr>
              <w:t>8</w:t>
            </w:r>
            <w:r>
              <w:rPr>
                <w:noProof/>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63" w:history="1">
            <w:r w:rsidR="00FF20C9" w:rsidRPr="00EF72BD">
              <w:rPr>
                <w:rStyle w:val="Hyperlink"/>
                <w:noProof/>
              </w:rPr>
              <w:t>2.2</w:t>
            </w:r>
            <w:r w:rsidR="00FF20C9">
              <w:rPr>
                <w:rFonts w:asciiTheme="minorHAnsi" w:hAnsiTheme="minorHAnsi" w:cstheme="minorBidi"/>
                <w:noProof/>
                <w:kern w:val="2"/>
                <w:sz w:val="22"/>
                <w:szCs w:val="22"/>
                <w:lang w:val="en-ID"/>
              </w:rPr>
              <w:tab/>
            </w:r>
            <w:r w:rsidR="00FF20C9" w:rsidRPr="00EF72BD">
              <w:rPr>
                <w:rStyle w:val="Hyperlink"/>
                <w:noProof/>
              </w:rPr>
              <w:t>Landasan Teori</w:t>
            </w:r>
            <w:r w:rsidR="00FF20C9">
              <w:rPr>
                <w:noProof/>
                <w:webHidden/>
              </w:rPr>
              <w:tab/>
            </w:r>
            <w:r w:rsidR="009E2796">
              <w:rPr>
                <w:noProof/>
                <w:webHidden/>
              </w:rPr>
              <w:t>…………………………………………………………</w:t>
            </w:r>
            <w:r>
              <w:rPr>
                <w:noProof/>
                <w:webHidden/>
              </w:rPr>
              <w:fldChar w:fldCharType="begin"/>
            </w:r>
            <w:r w:rsidR="00FF20C9">
              <w:rPr>
                <w:noProof/>
                <w:webHidden/>
              </w:rPr>
              <w:instrText xml:space="preserve"> PAGEREF _Toc150435463 \h </w:instrText>
            </w:r>
            <w:r>
              <w:rPr>
                <w:noProof/>
                <w:webHidden/>
              </w:rPr>
            </w:r>
            <w:r>
              <w:rPr>
                <w:noProof/>
                <w:webHidden/>
              </w:rPr>
              <w:fldChar w:fldCharType="separate"/>
            </w:r>
            <w:r w:rsidR="00A72738">
              <w:rPr>
                <w:noProof/>
                <w:webHidden/>
              </w:rPr>
              <w:t>11</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64" w:history="1">
            <w:r w:rsidR="00FF20C9" w:rsidRPr="00EF72BD">
              <w:rPr>
                <w:rStyle w:val="Hyperlink"/>
                <w:noProof/>
              </w:rPr>
              <w:t>2.2.1</w:t>
            </w:r>
            <w:r w:rsidR="00FF20C9">
              <w:rPr>
                <w:rFonts w:asciiTheme="minorHAnsi" w:hAnsiTheme="minorHAnsi" w:cstheme="minorBidi"/>
                <w:noProof/>
                <w:kern w:val="2"/>
                <w:sz w:val="22"/>
                <w:szCs w:val="22"/>
                <w:lang w:val="en-ID"/>
              </w:rPr>
              <w:tab/>
            </w:r>
            <w:r w:rsidR="00FF20C9" w:rsidRPr="00EF72BD">
              <w:rPr>
                <w:rStyle w:val="Hyperlink"/>
                <w:noProof/>
              </w:rPr>
              <w:t>Struktur Naratif Film</w:t>
            </w:r>
            <w:r w:rsidR="00FF20C9">
              <w:rPr>
                <w:noProof/>
                <w:webHidden/>
              </w:rPr>
              <w:tab/>
            </w:r>
            <w:r w:rsidR="009E2796">
              <w:rPr>
                <w:noProof/>
                <w:webHidden/>
              </w:rPr>
              <w:t>………………………………………………</w:t>
            </w:r>
            <w:r>
              <w:rPr>
                <w:noProof/>
                <w:webHidden/>
              </w:rPr>
              <w:fldChar w:fldCharType="begin"/>
            </w:r>
            <w:r w:rsidR="00FF20C9">
              <w:rPr>
                <w:noProof/>
                <w:webHidden/>
              </w:rPr>
              <w:instrText xml:space="preserve"> PAGEREF _Toc150435464 \h </w:instrText>
            </w:r>
            <w:r>
              <w:rPr>
                <w:noProof/>
                <w:webHidden/>
              </w:rPr>
            </w:r>
            <w:r>
              <w:rPr>
                <w:noProof/>
                <w:webHidden/>
              </w:rPr>
              <w:fldChar w:fldCharType="separate"/>
            </w:r>
            <w:r w:rsidR="00A72738">
              <w:rPr>
                <w:noProof/>
                <w:webHidden/>
              </w:rPr>
              <w:t>11</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65" w:history="1">
            <w:r w:rsidR="00FF20C9" w:rsidRPr="00EF72BD">
              <w:rPr>
                <w:rStyle w:val="Hyperlink"/>
                <w:noProof/>
              </w:rPr>
              <w:t>2.2.2</w:t>
            </w:r>
            <w:r w:rsidR="00FF20C9">
              <w:rPr>
                <w:rFonts w:asciiTheme="minorHAnsi" w:hAnsiTheme="minorHAnsi" w:cstheme="minorBidi"/>
                <w:noProof/>
                <w:kern w:val="2"/>
                <w:sz w:val="22"/>
                <w:szCs w:val="22"/>
                <w:lang w:val="en-ID"/>
              </w:rPr>
              <w:tab/>
            </w:r>
            <w:r w:rsidR="00FF20C9" w:rsidRPr="00EF72BD">
              <w:rPr>
                <w:rStyle w:val="Hyperlink"/>
                <w:noProof/>
              </w:rPr>
              <w:t>Sosiologi Sastra</w:t>
            </w:r>
            <w:r w:rsidR="00FF20C9">
              <w:rPr>
                <w:noProof/>
                <w:webHidden/>
              </w:rPr>
              <w:tab/>
            </w:r>
            <w:r w:rsidR="009E2796">
              <w:rPr>
                <w:noProof/>
                <w:webHidden/>
              </w:rPr>
              <w:t>……………………………………………………</w:t>
            </w:r>
            <w:r>
              <w:rPr>
                <w:noProof/>
                <w:webHidden/>
              </w:rPr>
              <w:fldChar w:fldCharType="begin"/>
            </w:r>
            <w:r w:rsidR="00FF20C9">
              <w:rPr>
                <w:noProof/>
                <w:webHidden/>
              </w:rPr>
              <w:instrText xml:space="preserve"> PAGEREF _Toc150435465 \h </w:instrText>
            </w:r>
            <w:r>
              <w:rPr>
                <w:noProof/>
                <w:webHidden/>
              </w:rPr>
            </w:r>
            <w:r>
              <w:rPr>
                <w:noProof/>
                <w:webHidden/>
              </w:rPr>
              <w:fldChar w:fldCharType="separate"/>
            </w:r>
            <w:r w:rsidR="00A72738">
              <w:rPr>
                <w:noProof/>
                <w:webHidden/>
              </w:rPr>
              <w:t>16</w:t>
            </w:r>
            <w:r>
              <w:rPr>
                <w:noProof/>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66" w:history="1">
            <w:r w:rsidR="00FF20C9" w:rsidRPr="00EF72BD">
              <w:rPr>
                <w:rStyle w:val="Hyperlink"/>
              </w:rPr>
              <w:t>BAB III</w:t>
            </w:r>
            <w:r w:rsidR="00FF20C9">
              <w:rPr>
                <w:rStyle w:val="Hyperlink"/>
              </w:rPr>
              <w:t xml:space="preserve"> METODE PENELITIAN</w:t>
            </w:r>
            <w:r w:rsidR="00FF20C9">
              <w:rPr>
                <w:webHidden/>
              </w:rPr>
              <w:tab/>
            </w:r>
            <w:r>
              <w:rPr>
                <w:webHidden/>
              </w:rPr>
              <w:fldChar w:fldCharType="begin"/>
            </w:r>
            <w:r w:rsidR="00FF20C9">
              <w:rPr>
                <w:webHidden/>
              </w:rPr>
              <w:instrText xml:space="preserve"> PAGEREF _Toc150435466 \h </w:instrText>
            </w:r>
            <w:r>
              <w:rPr>
                <w:webHidden/>
              </w:rPr>
            </w:r>
            <w:r>
              <w:rPr>
                <w:webHidden/>
              </w:rPr>
              <w:fldChar w:fldCharType="separate"/>
            </w:r>
            <w:r w:rsidR="00A72738">
              <w:rPr>
                <w:webHidden/>
              </w:rPr>
              <w:t>23</w:t>
            </w:r>
            <w:r>
              <w:rPr>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67" w:history="1">
            <w:r w:rsidR="00FF20C9" w:rsidRPr="00EF72BD">
              <w:rPr>
                <w:rStyle w:val="Hyperlink"/>
                <w:noProof/>
              </w:rPr>
              <w:t>3.1</w:t>
            </w:r>
            <w:r w:rsidR="00FF20C9">
              <w:rPr>
                <w:rFonts w:asciiTheme="minorHAnsi" w:hAnsiTheme="minorHAnsi" w:cstheme="minorBidi"/>
                <w:noProof/>
                <w:kern w:val="2"/>
                <w:sz w:val="22"/>
                <w:szCs w:val="22"/>
                <w:lang w:val="en-ID"/>
              </w:rPr>
              <w:tab/>
            </w:r>
            <w:r w:rsidR="00FF20C9" w:rsidRPr="00EF72BD">
              <w:rPr>
                <w:rStyle w:val="Hyperlink"/>
                <w:noProof/>
              </w:rPr>
              <w:t>Jenis Penelitian</w:t>
            </w:r>
            <w:r w:rsidR="00FF20C9">
              <w:rPr>
                <w:noProof/>
                <w:webHidden/>
              </w:rPr>
              <w:tab/>
            </w:r>
            <w:r w:rsidR="009E2796">
              <w:rPr>
                <w:noProof/>
                <w:webHidden/>
              </w:rPr>
              <w:t>…………………………………………………………</w:t>
            </w:r>
            <w:r>
              <w:rPr>
                <w:noProof/>
                <w:webHidden/>
              </w:rPr>
              <w:fldChar w:fldCharType="begin"/>
            </w:r>
            <w:r w:rsidR="00FF20C9">
              <w:rPr>
                <w:noProof/>
                <w:webHidden/>
              </w:rPr>
              <w:instrText xml:space="preserve"> PAGEREF _Toc150435467 \h </w:instrText>
            </w:r>
            <w:r>
              <w:rPr>
                <w:noProof/>
                <w:webHidden/>
              </w:rPr>
            </w:r>
            <w:r>
              <w:rPr>
                <w:noProof/>
                <w:webHidden/>
              </w:rPr>
              <w:fldChar w:fldCharType="separate"/>
            </w:r>
            <w:r w:rsidR="00A72738">
              <w:rPr>
                <w:noProof/>
                <w:webHidden/>
              </w:rPr>
              <w:t>23</w:t>
            </w:r>
            <w:r>
              <w:rPr>
                <w:noProof/>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68" w:history="1">
            <w:r w:rsidR="00FF20C9" w:rsidRPr="00EF72BD">
              <w:rPr>
                <w:rStyle w:val="Hyperlink"/>
                <w:noProof/>
              </w:rPr>
              <w:t>3.2</w:t>
            </w:r>
            <w:r w:rsidR="00FF20C9">
              <w:rPr>
                <w:rFonts w:asciiTheme="minorHAnsi" w:hAnsiTheme="minorHAnsi" w:cstheme="minorBidi"/>
                <w:noProof/>
                <w:kern w:val="2"/>
                <w:sz w:val="22"/>
                <w:szCs w:val="22"/>
                <w:lang w:val="en-ID"/>
              </w:rPr>
              <w:tab/>
            </w:r>
            <w:r w:rsidR="00FF20C9" w:rsidRPr="00EF72BD">
              <w:rPr>
                <w:rStyle w:val="Hyperlink"/>
                <w:noProof/>
              </w:rPr>
              <w:t>Sumber Data</w:t>
            </w:r>
            <w:r w:rsidR="00FF20C9">
              <w:rPr>
                <w:noProof/>
                <w:webHidden/>
              </w:rPr>
              <w:tab/>
            </w:r>
            <w:r w:rsidR="009E2796">
              <w:rPr>
                <w:noProof/>
                <w:webHidden/>
              </w:rPr>
              <w:t>……………………………………………………………</w:t>
            </w:r>
            <w:r>
              <w:rPr>
                <w:noProof/>
                <w:webHidden/>
              </w:rPr>
              <w:fldChar w:fldCharType="begin"/>
            </w:r>
            <w:r w:rsidR="00FF20C9">
              <w:rPr>
                <w:noProof/>
                <w:webHidden/>
              </w:rPr>
              <w:instrText xml:space="preserve"> PAGEREF _Toc150435468 \h </w:instrText>
            </w:r>
            <w:r>
              <w:rPr>
                <w:noProof/>
                <w:webHidden/>
              </w:rPr>
            </w:r>
            <w:r>
              <w:rPr>
                <w:noProof/>
                <w:webHidden/>
              </w:rPr>
              <w:fldChar w:fldCharType="separate"/>
            </w:r>
            <w:r w:rsidR="00A72738">
              <w:rPr>
                <w:noProof/>
                <w:webHidden/>
              </w:rPr>
              <w:t>24</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69" w:history="1">
            <w:r w:rsidR="00FF20C9" w:rsidRPr="00EF72BD">
              <w:rPr>
                <w:rStyle w:val="Hyperlink"/>
                <w:noProof/>
              </w:rPr>
              <w:t>3.2.1</w:t>
            </w:r>
            <w:r w:rsidR="00FF20C9">
              <w:rPr>
                <w:rFonts w:asciiTheme="minorHAnsi" w:hAnsiTheme="minorHAnsi" w:cstheme="minorBidi"/>
                <w:noProof/>
                <w:kern w:val="2"/>
                <w:sz w:val="22"/>
                <w:szCs w:val="22"/>
                <w:lang w:val="en-ID"/>
              </w:rPr>
              <w:tab/>
            </w:r>
            <w:r w:rsidR="00FF20C9" w:rsidRPr="00EF72BD">
              <w:rPr>
                <w:rStyle w:val="Hyperlink"/>
                <w:noProof/>
              </w:rPr>
              <w:t>Sumber Data Primer</w:t>
            </w:r>
            <w:r w:rsidR="00FF20C9">
              <w:rPr>
                <w:noProof/>
                <w:webHidden/>
              </w:rPr>
              <w:tab/>
            </w:r>
            <w:r w:rsidR="009E2796">
              <w:rPr>
                <w:noProof/>
                <w:webHidden/>
              </w:rPr>
              <w:t>………………………………………………</w:t>
            </w:r>
            <w:r>
              <w:rPr>
                <w:noProof/>
                <w:webHidden/>
              </w:rPr>
              <w:fldChar w:fldCharType="begin"/>
            </w:r>
            <w:r w:rsidR="00FF20C9">
              <w:rPr>
                <w:noProof/>
                <w:webHidden/>
              </w:rPr>
              <w:instrText xml:space="preserve"> PAGEREF _Toc150435469 \h </w:instrText>
            </w:r>
            <w:r>
              <w:rPr>
                <w:noProof/>
                <w:webHidden/>
              </w:rPr>
            </w:r>
            <w:r>
              <w:rPr>
                <w:noProof/>
                <w:webHidden/>
              </w:rPr>
              <w:fldChar w:fldCharType="separate"/>
            </w:r>
            <w:r w:rsidR="00A72738">
              <w:rPr>
                <w:noProof/>
                <w:webHidden/>
              </w:rPr>
              <w:t>24</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70" w:history="1">
            <w:r w:rsidR="00FF20C9" w:rsidRPr="00EF72BD">
              <w:rPr>
                <w:rStyle w:val="Hyperlink"/>
                <w:noProof/>
              </w:rPr>
              <w:t>3.2.2</w:t>
            </w:r>
            <w:r w:rsidR="00FF20C9">
              <w:rPr>
                <w:rFonts w:asciiTheme="minorHAnsi" w:hAnsiTheme="minorHAnsi" w:cstheme="minorBidi"/>
                <w:noProof/>
                <w:kern w:val="2"/>
                <w:sz w:val="22"/>
                <w:szCs w:val="22"/>
                <w:lang w:val="en-ID"/>
              </w:rPr>
              <w:tab/>
            </w:r>
            <w:r w:rsidR="00FF20C9" w:rsidRPr="00EF72BD">
              <w:rPr>
                <w:rStyle w:val="Hyperlink"/>
                <w:noProof/>
              </w:rPr>
              <w:t>Sumber Data Sekunder</w:t>
            </w:r>
            <w:r w:rsidR="00FF20C9">
              <w:rPr>
                <w:noProof/>
                <w:webHidden/>
              </w:rPr>
              <w:tab/>
            </w:r>
            <w:r w:rsidR="009E2796">
              <w:rPr>
                <w:noProof/>
                <w:webHidden/>
              </w:rPr>
              <w:t>…………………………………………….</w:t>
            </w:r>
            <w:r>
              <w:rPr>
                <w:noProof/>
                <w:webHidden/>
              </w:rPr>
              <w:fldChar w:fldCharType="begin"/>
            </w:r>
            <w:r w:rsidR="00FF20C9">
              <w:rPr>
                <w:noProof/>
                <w:webHidden/>
              </w:rPr>
              <w:instrText xml:space="preserve"> PAGEREF _Toc150435470 \h </w:instrText>
            </w:r>
            <w:r>
              <w:rPr>
                <w:noProof/>
                <w:webHidden/>
              </w:rPr>
            </w:r>
            <w:r>
              <w:rPr>
                <w:noProof/>
                <w:webHidden/>
              </w:rPr>
              <w:fldChar w:fldCharType="separate"/>
            </w:r>
            <w:r w:rsidR="00A72738">
              <w:rPr>
                <w:noProof/>
                <w:webHidden/>
              </w:rPr>
              <w:t>24</w:t>
            </w:r>
            <w:r>
              <w:rPr>
                <w:noProof/>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71" w:history="1">
            <w:r w:rsidR="00FF20C9" w:rsidRPr="00EF72BD">
              <w:rPr>
                <w:rStyle w:val="Hyperlink"/>
                <w:noProof/>
              </w:rPr>
              <w:t>3.3</w:t>
            </w:r>
            <w:r w:rsidR="00FF20C9">
              <w:rPr>
                <w:rFonts w:asciiTheme="minorHAnsi" w:hAnsiTheme="minorHAnsi" w:cstheme="minorBidi"/>
                <w:noProof/>
                <w:kern w:val="2"/>
                <w:sz w:val="22"/>
                <w:szCs w:val="22"/>
                <w:lang w:val="en-ID"/>
              </w:rPr>
              <w:tab/>
            </w:r>
            <w:r w:rsidR="00FF20C9" w:rsidRPr="00EF72BD">
              <w:rPr>
                <w:rStyle w:val="Hyperlink"/>
                <w:noProof/>
              </w:rPr>
              <w:t>Langkah-Langkah Penelitian</w:t>
            </w:r>
            <w:r w:rsidR="00FF20C9">
              <w:rPr>
                <w:noProof/>
                <w:webHidden/>
              </w:rPr>
              <w:tab/>
            </w:r>
            <w:r w:rsidR="009E2796">
              <w:rPr>
                <w:noProof/>
                <w:webHidden/>
              </w:rPr>
              <w:t>…………………………………………..</w:t>
            </w:r>
            <w:r>
              <w:rPr>
                <w:noProof/>
                <w:webHidden/>
              </w:rPr>
              <w:fldChar w:fldCharType="begin"/>
            </w:r>
            <w:r w:rsidR="00FF20C9">
              <w:rPr>
                <w:noProof/>
                <w:webHidden/>
              </w:rPr>
              <w:instrText xml:space="preserve"> PAGEREF _Toc150435471 \h </w:instrText>
            </w:r>
            <w:r>
              <w:rPr>
                <w:noProof/>
                <w:webHidden/>
              </w:rPr>
            </w:r>
            <w:r>
              <w:rPr>
                <w:noProof/>
                <w:webHidden/>
              </w:rPr>
              <w:fldChar w:fldCharType="separate"/>
            </w:r>
            <w:r w:rsidR="00A72738">
              <w:rPr>
                <w:noProof/>
                <w:webHidden/>
              </w:rPr>
              <w:t>25</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72" w:history="1">
            <w:r w:rsidR="00FF20C9" w:rsidRPr="00EF72BD">
              <w:rPr>
                <w:rStyle w:val="Hyperlink"/>
                <w:noProof/>
              </w:rPr>
              <w:t>3.3.1</w:t>
            </w:r>
            <w:r w:rsidR="00FF20C9">
              <w:rPr>
                <w:rFonts w:asciiTheme="minorHAnsi" w:hAnsiTheme="minorHAnsi" w:cstheme="minorBidi"/>
                <w:noProof/>
                <w:kern w:val="2"/>
                <w:sz w:val="22"/>
                <w:szCs w:val="22"/>
                <w:lang w:val="en-ID"/>
              </w:rPr>
              <w:tab/>
            </w:r>
            <w:r w:rsidR="00FF20C9" w:rsidRPr="00EF72BD">
              <w:rPr>
                <w:rStyle w:val="Hyperlink"/>
                <w:noProof/>
              </w:rPr>
              <w:t>Tahap Identifikasi Data</w:t>
            </w:r>
            <w:r w:rsidR="00FF20C9">
              <w:rPr>
                <w:noProof/>
                <w:webHidden/>
              </w:rPr>
              <w:tab/>
            </w:r>
            <w:r w:rsidR="009E2796">
              <w:rPr>
                <w:noProof/>
                <w:webHidden/>
              </w:rPr>
              <w:t>……………………………………………</w:t>
            </w:r>
            <w:r>
              <w:rPr>
                <w:noProof/>
                <w:webHidden/>
              </w:rPr>
              <w:fldChar w:fldCharType="begin"/>
            </w:r>
            <w:r w:rsidR="00FF20C9">
              <w:rPr>
                <w:noProof/>
                <w:webHidden/>
              </w:rPr>
              <w:instrText xml:space="preserve"> PAGEREF _Toc150435472 \h </w:instrText>
            </w:r>
            <w:r>
              <w:rPr>
                <w:noProof/>
                <w:webHidden/>
              </w:rPr>
            </w:r>
            <w:r>
              <w:rPr>
                <w:noProof/>
                <w:webHidden/>
              </w:rPr>
              <w:fldChar w:fldCharType="separate"/>
            </w:r>
            <w:r w:rsidR="00A72738">
              <w:rPr>
                <w:noProof/>
                <w:webHidden/>
              </w:rPr>
              <w:t>25</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73" w:history="1">
            <w:r w:rsidR="00FF20C9" w:rsidRPr="00EF72BD">
              <w:rPr>
                <w:rStyle w:val="Hyperlink"/>
                <w:noProof/>
              </w:rPr>
              <w:t>3.3.2</w:t>
            </w:r>
            <w:r w:rsidR="00FF20C9">
              <w:rPr>
                <w:rFonts w:asciiTheme="minorHAnsi" w:hAnsiTheme="minorHAnsi" w:cstheme="minorBidi"/>
                <w:noProof/>
                <w:kern w:val="2"/>
                <w:sz w:val="22"/>
                <w:szCs w:val="22"/>
                <w:lang w:val="en-ID"/>
              </w:rPr>
              <w:tab/>
            </w:r>
            <w:r w:rsidR="00FF20C9" w:rsidRPr="00EF72BD">
              <w:rPr>
                <w:rStyle w:val="Hyperlink"/>
                <w:noProof/>
              </w:rPr>
              <w:t>Tahap Analisis Data</w:t>
            </w:r>
            <w:r w:rsidR="00FF20C9">
              <w:rPr>
                <w:noProof/>
                <w:webHidden/>
              </w:rPr>
              <w:tab/>
            </w:r>
            <w:r w:rsidR="009E2796">
              <w:rPr>
                <w:noProof/>
                <w:webHidden/>
              </w:rPr>
              <w:t>……………………………………………….</w:t>
            </w:r>
            <w:r>
              <w:rPr>
                <w:noProof/>
                <w:webHidden/>
              </w:rPr>
              <w:fldChar w:fldCharType="begin"/>
            </w:r>
            <w:r w:rsidR="00FF20C9">
              <w:rPr>
                <w:noProof/>
                <w:webHidden/>
              </w:rPr>
              <w:instrText xml:space="preserve"> PAGEREF _Toc150435473 \h </w:instrText>
            </w:r>
            <w:r>
              <w:rPr>
                <w:noProof/>
                <w:webHidden/>
              </w:rPr>
            </w:r>
            <w:r>
              <w:rPr>
                <w:noProof/>
                <w:webHidden/>
              </w:rPr>
              <w:fldChar w:fldCharType="separate"/>
            </w:r>
            <w:r w:rsidR="00A72738">
              <w:rPr>
                <w:noProof/>
                <w:webHidden/>
              </w:rPr>
              <w:t>26</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74" w:history="1">
            <w:r w:rsidR="00FF20C9" w:rsidRPr="00EF72BD">
              <w:rPr>
                <w:rStyle w:val="Hyperlink"/>
                <w:noProof/>
              </w:rPr>
              <w:t>3.3.3</w:t>
            </w:r>
            <w:r w:rsidR="00FF20C9">
              <w:rPr>
                <w:rFonts w:asciiTheme="minorHAnsi" w:hAnsiTheme="minorHAnsi" w:cstheme="minorBidi"/>
                <w:noProof/>
                <w:kern w:val="2"/>
                <w:sz w:val="22"/>
                <w:szCs w:val="22"/>
                <w:lang w:val="en-ID"/>
              </w:rPr>
              <w:tab/>
            </w:r>
            <w:r w:rsidR="00FF20C9" w:rsidRPr="00EF72BD">
              <w:rPr>
                <w:rStyle w:val="Hyperlink"/>
                <w:noProof/>
              </w:rPr>
              <w:t>Tahap Penyajian Data</w:t>
            </w:r>
            <w:r w:rsidR="00FF20C9">
              <w:rPr>
                <w:noProof/>
                <w:webHidden/>
              </w:rPr>
              <w:tab/>
            </w:r>
            <w:r w:rsidR="009E2796">
              <w:rPr>
                <w:noProof/>
                <w:webHidden/>
              </w:rPr>
              <w:t>……………………………………………..</w:t>
            </w:r>
            <w:r>
              <w:rPr>
                <w:noProof/>
                <w:webHidden/>
              </w:rPr>
              <w:fldChar w:fldCharType="begin"/>
            </w:r>
            <w:r w:rsidR="00FF20C9">
              <w:rPr>
                <w:noProof/>
                <w:webHidden/>
              </w:rPr>
              <w:instrText xml:space="preserve"> PAGEREF _Toc150435474 \h </w:instrText>
            </w:r>
            <w:r>
              <w:rPr>
                <w:noProof/>
                <w:webHidden/>
              </w:rPr>
            </w:r>
            <w:r>
              <w:rPr>
                <w:noProof/>
                <w:webHidden/>
              </w:rPr>
              <w:fldChar w:fldCharType="separate"/>
            </w:r>
            <w:r w:rsidR="00A72738">
              <w:rPr>
                <w:noProof/>
                <w:webHidden/>
              </w:rPr>
              <w:t>26</w:t>
            </w:r>
            <w:r>
              <w:rPr>
                <w:noProof/>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75" w:history="1">
            <w:r w:rsidR="00FF20C9" w:rsidRPr="00EF72BD">
              <w:rPr>
                <w:rStyle w:val="Hyperlink"/>
              </w:rPr>
              <w:t>BAB IV</w:t>
            </w:r>
            <w:r w:rsidR="00FF20C9">
              <w:rPr>
                <w:rStyle w:val="Hyperlink"/>
              </w:rPr>
              <w:t xml:space="preserve"> ANALISIS KEKERASAN ANAK DALAM FILM </w:t>
            </w:r>
            <w:r w:rsidR="00FF20C9" w:rsidRPr="00FF20C9">
              <w:rPr>
                <w:rStyle w:val="Hyperlink"/>
                <w:i/>
                <w:iCs/>
              </w:rPr>
              <w:t>MOTHER</w:t>
            </w:r>
            <w:r w:rsidR="00FF20C9">
              <w:rPr>
                <w:webHidden/>
              </w:rPr>
              <w:tab/>
            </w:r>
            <w:r>
              <w:rPr>
                <w:webHidden/>
              </w:rPr>
              <w:fldChar w:fldCharType="begin"/>
            </w:r>
            <w:r w:rsidR="00FF20C9">
              <w:rPr>
                <w:webHidden/>
              </w:rPr>
              <w:instrText xml:space="preserve"> PAGEREF _Toc150435475 \h </w:instrText>
            </w:r>
            <w:r>
              <w:rPr>
                <w:webHidden/>
              </w:rPr>
            </w:r>
            <w:r>
              <w:rPr>
                <w:webHidden/>
              </w:rPr>
              <w:fldChar w:fldCharType="separate"/>
            </w:r>
            <w:r w:rsidR="00A72738">
              <w:rPr>
                <w:webHidden/>
              </w:rPr>
              <w:t>28</w:t>
            </w:r>
            <w:r>
              <w:rPr>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76" w:history="1">
            <w:r w:rsidR="00FF20C9" w:rsidRPr="00EF72BD">
              <w:rPr>
                <w:rStyle w:val="Hyperlink"/>
                <w:noProof/>
              </w:rPr>
              <w:t>4.1</w:t>
            </w:r>
            <w:r w:rsidR="00FF20C9">
              <w:rPr>
                <w:rFonts w:asciiTheme="minorHAnsi" w:hAnsiTheme="minorHAnsi" w:cstheme="minorBidi"/>
                <w:noProof/>
                <w:kern w:val="2"/>
                <w:sz w:val="22"/>
                <w:szCs w:val="22"/>
                <w:lang w:val="en-ID"/>
              </w:rPr>
              <w:tab/>
            </w:r>
            <w:r w:rsidR="00FF20C9" w:rsidRPr="00EF72BD">
              <w:rPr>
                <w:rStyle w:val="Hyperlink"/>
                <w:noProof/>
              </w:rPr>
              <w:t>Struktur Naratif Film</w:t>
            </w:r>
            <w:r w:rsidR="00FF20C9">
              <w:rPr>
                <w:noProof/>
                <w:webHidden/>
              </w:rPr>
              <w:tab/>
            </w:r>
            <w:r w:rsidR="009E2796">
              <w:rPr>
                <w:noProof/>
                <w:webHidden/>
              </w:rPr>
              <w:t>…………………………………………………...</w:t>
            </w:r>
            <w:r>
              <w:rPr>
                <w:noProof/>
                <w:webHidden/>
              </w:rPr>
              <w:fldChar w:fldCharType="begin"/>
            </w:r>
            <w:r w:rsidR="00FF20C9">
              <w:rPr>
                <w:noProof/>
                <w:webHidden/>
              </w:rPr>
              <w:instrText xml:space="preserve"> PAGEREF _Toc150435476 \h </w:instrText>
            </w:r>
            <w:r>
              <w:rPr>
                <w:noProof/>
                <w:webHidden/>
              </w:rPr>
            </w:r>
            <w:r>
              <w:rPr>
                <w:noProof/>
                <w:webHidden/>
              </w:rPr>
              <w:fldChar w:fldCharType="separate"/>
            </w:r>
            <w:r w:rsidR="00A72738">
              <w:rPr>
                <w:noProof/>
                <w:webHidden/>
              </w:rPr>
              <w:t>28</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77" w:history="1">
            <w:r w:rsidR="00FF20C9" w:rsidRPr="00EF72BD">
              <w:rPr>
                <w:rStyle w:val="Hyperlink"/>
                <w:noProof/>
              </w:rPr>
              <w:t>4.1.1</w:t>
            </w:r>
            <w:r w:rsidR="00FF20C9">
              <w:rPr>
                <w:rFonts w:asciiTheme="minorHAnsi" w:hAnsiTheme="minorHAnsi" w:cstheme="minorBidi"/>
                <w:noProof/>
                <w:kern w:val="2"/>
                <w:sz w:val="22"/>
                <w:szCs w:val="22"/>
                <w:lang w:val="en-ID"/>
              </w:rPr>
              <w:tab/>
            </w:r>
            <w:r w:rsidR="00FF20C9" w:rsidRPr="00EF72BD">
              <w:rPr>
                <w:rStyle w:val="Hyperlink"/>
                <w:noProof/>
              </w:rPr>
              <w:t>Hubungan Naratif dengan Ruang</w:t>
            </w:r>
            <w:r w:rsidR="00FF20C9">
              <w:rPr>
                <w:noProof/>
                <w:webHidden/>
              </w:rPr>
              <w:tab/>
            </w:r>
            <w:r w:rsidR="009E2796">
              <w:rPr>
                <w:noProof/>
                <w:webHidden/>
              </w:rPr>
              <w:t>………………………………….</w:t>
            </w:r>
            <w:r>
              <w:rPr>
                <w:noProof/>
                <w:webHidden/>
              </w:rPr>
              <w:fldChar w:fldCharType="begin"/>
            </w:r>
            <w:r w:rsidR="00FF20C9">
              <w:rPr>
                <w:noProof/>
                <w:webHidden/>
              </w:rPr>
              <w:instrText xml:space="preserve"> PAGEREF _Toc150435477 \h </w:instrText>
            </w:r>
            <w:r>
              <w:rPr>
                <w:noProof/>
                <w:webHidden/>
              </w:rPr>
            </w:r>
            <w:r>
              <w:rPr>
                <w:noProof/>
                <w:webHidden/>
              </w:rPr>
              <w:fldChar w:fldCharType="separate"/>
            </w:r>
            <w:r w:rsidR="00A72738">
              <w:rPr>
                <w:noProof/>
                <w:webHidden/>
              </w:rPr>
              <w:t>28</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78" w:history="1">
            <w:r w:rsidR="00FF20C9" w:rsidRPr="00EF72BD">
              <w:rPr>
                <w:rStyle w:val="Hyperlink"/>
                <w:noProof/>
              </w:rPr>
              <w:t>4.1.2</w:t>
            </w:r>
            <w:r w:rsidR="00FF20C9">
              <w:rPr>
                <w:rFonts w:asciiTheme="minorHAnsi" w:hAnsiTheme="minorHAnsi" w:cstheme="minorBidi"/>
                <w:noProof/>
                <w:kern w:val="2"/>
                <w:sz w:val="22"/>
                <w:szCs w:val="22"/>
                <w:lang w:val="en-ID"/>
              </w:rPr>
              <w:tab/>
            </w:r>
            <w:r w:rsidR="00FF20C9" w:rsidRPr="00EF72BD">
              <w:rPr>
                <w:rStyle w:val="Hyperlink"/>
                <w:noProof/>
              </w:rPr>
              <w:t>Hubungan Naratif dengan Waktu</w:t>
            </w:r>
            <w:r w:rsidR="00FF20C9">
              <w:rPr>
                <w:noProof/>
                <w:webHidden/>
              </w:rPr>
              <w:tab/>
            </w:r>
            <w:r w:rsidR="009E2796">
              <w:rPr>
                <w:noProof/>
                <w:webHidden/>
              </w:rPr>
              <w:t>…………………………………</w:t>
            </w:r>
            <w:r>
              <w:rPr>
                <w:noProof/>
                <w:webHidden/>
              </w:rPr>
              <w:fldChar w:fldCharType="begin"/>
            </w:r>
            <w:r w:rsidR="00FF20C9">
              <w:rPr>
                <w:noProof/>
                <w:webHidden/>
              </w:rPr>
              <w:instrText xml:space="preserve"> PAGEREF _Toc150435478 \h </w:instrText>
            </w:r>
            <w:r>
              <w:rPr>
                <w:noProof/>
                <w:webHidden/>
              </w:rPr>
            </w:r>
            <w:r>
              <w:rPr>
                <w:noProof/>
                <w:webHidden/>
              </w:rPr>
              <w:fldChar w:fldCharType="separate"/>
            </w:r>
            <w:r w:rsidR="00A72738">
              <w:rPr>
                <w:noProof/>
                <w:webHidden/>
              </w:rPr>
              <w:t>32</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79" w:history="1">
            <w:r w:rsidR="00FF20C9" w:rsidRPr="00EF72BD">
              <w:rPr>
                <w:rStyle w:val="Hyperlink"/>
                <w:noProof/>
              </w:rPr>
              <w:t>4.1.3</w:t>
            </w:r>
            <w:r w:rsidR="00FF20C9">
              <w:rPr>
                <w:rFonts w:asciiTheme="minorHAnsi" w:hAnsiTheme="minorHAnsi" w:cstheme="minorBidi"/>
                <w:noProof/>
                <w:kern w:val="2"/>
                <w:sz w:val="22"/>
                <w:szCs w:val="22"/>
                <w:lang w:val="en-ID"/>
              </w:rPr>
              <w:tab/>
            </w:r>
            <w:r w:rsidR="00FF20C9" w:rsidRPr="00EF72BD">
              <w:rPr>
                <w:rStyle w:val="Hyperlink"/>
                <w:noProof/>
              </w:rPr>
              <w:t>Struktur Tiga Babak</w:t>
            </w:r>
            <w:r w:rsidR="00FF20C9">
              <w:rPr>
                <w:noProof/>
                <w:webHidden/>
              </w:rPr>
              <w:tab/>
            </w:r>
            <w:r w:rsidR="009E2796">
              <w:rPr>
                <w:noProof/>
                <w:webHidden/>
              </w:rPr>
              <w:t>……………………………………………….</w:t>
            </w:r>
            <w:r>
              <w:rPr>
                <w:noProof/>
                <w:webHidden/>
              </w:rPr>
              <w:fldChar w:fldCharType="begin"/>
            </w:r>
            <w:r w:rsidR="00FF20C9">
              <w:rPr>
                <w:noProof/>
                <w:webHidden/>
              </w:rPr>
              <w:instrText xml:space="preserve"> PAGEREF _Toc150435479 \h </w:instrText>
            </w:r>
            <w:r>
              <w:rPr>
                <w:noProof/>
                <w:webHidden/>
              </w:rPr>
            </w:r>
            <w:r>
              <w:rPr>
                <w:noProof/>
                <w:webHidden/>
              </w:rPr>
              <w:fldChar w:fldCharType="separate"/>
            </w:r>
            <w:r w:rsidR="00A72738">
              <w:rPr>
                <w:noProof/>
                <w:webHidden/>
              </w:rPr>
              <w:t>41</w:t>
            </w:r>
            <w:r>
              <w:rPr>
                <w:noProof/>
                <w:webHidden/>
              </w:rPr>
              <w:fldChar w:fldCharType="end"/>
            </w:r>
          </w:hyperlink>
        </w:p>
        <w:p w:rsidR="00FF20C9" w:rsidRDefault="00A7054B" w:rsidP="009E2796">
          <w:pPr>
            <w:pStyle w:val="TOC2"/>
            <w:tabs>
              <w:tab w:val="left" w:pos="880"/>
              <w:tab w:val="right" w:pos="7928"/>
            </w:tabs>
            <w:spacing w:after="0" w:line="360" w:lineRule="auto"/>
            <w:rPr>
              <w:rFonts w:asciiTheme="minorHAnsi" w:hAnsiTheme="minorHAnsi" w:cstheme="minorBidi"/>
              <w:noProof/>
              <w:kern w:val="2"/>
              <w:sz w:val="22"/>
              <w:szCs w:val="22"/>
              <w:lang w:val="en-ID"/>
            </w:rPr>
          </w:pPr>
          <w:hyperlink w:anchor="_Toc150435480" w:history="1">
            <w:r w:rsidR="00FF20C9" w:rsidRPr="00EF72BD">
              <w:rPr>
                <w:rStyle w:val="Hyperlink"/>
                <w:noProof/>
              </w:rPr>
              <w:t>4.2</w:t>
            </w:r>
            <w:r w:rsidR="00FF20C9">
              <w:rPr>
                <w:rFonts w:asciiTheme="minorHAnsi" w:hAnsiTheme="minorHAnsi" w:cstheme="minorBidi"/>
                <w:noProof/>
                <w:kern w:val="2"/>
                <w:sz w:val="22"/>
                <w:szCs w:val="22"/>
                <w:lang w:val="en-ID"/>
              </w:rPr>
              <w:tab/>
            </w:r>
            <w:r w:rsidR="00FF20C9" w:rsidRPr="00EF72BD">
              <w:rPr>
                <w:rStyle w:val="Hyperlink"/>
                <w:noProof/>
              </w:rPr>
              <w:t xml:space="preserve">Kekerasan Anak dalam Film </w:t>
            </w:r>
            <w:r w:rsidR="00FF20C9" w:rsidRPr="00EF72BD">
              <w:rPr>
                <w:rStyle w:val="Hyperlink"/>
                <w:rFonts w:ascii="MS Mincho" w:eastAsia="MS Mincho" w:hAnsi="MS Mincho" w:cs="MS Mincho" w:hint="eastAsia"/>
                <w:noProof/>
              </w:rPr>
              <w:t>マザー</w:t>
            </w:r>
            <w:r w:rsidR="00FF20C9" w:rsidRPr="00EF72BD">
              <w:rPr>
                <w:rStyle w:val="Hyperlink"/>
                <w:noProof/>
              </w:rPr>
              <w:t xml:space="preserve"> (</w:t>
            </w:r>
            <w:r w:rsidR="00FF20C9" w:rsidRPr="00EF72BD">
              <w:rPr>
                <w:rStyle w:val="Hyperlink"/>
                <w:i/>
                <w:iCs/>
                <w:noProof/>
              </w:rPr>
              <w:t>Mother</w:t>
            </w:r>
            <w:r w:rsidR="00FF20C9" w:rsidRPr="00EF72BD">
              <w:rPr>
                <w:rStyle w:val="Hyperlink"/>
                <w:noProof/>
              </w:rPr>
              <w:t>)</w:t>
            </w:r>
            <w:r w:rsidR="00FF20C9">
              <w:rPr>
                <w:noProof/>
                <w:webHidden/>
              </w:rPr>
              <w:tab/>
            </w:r>
            <w:r w:rsidR="009E2796">
              <w:rPr>
                <w:noProof/>
                <w:webHidden/>
              </w:rPr>
              <w:t>………………………..</w:t>
            </w:r>
            <w:r>
              <w:rPr>
                <w:noProof/>
                <w:webHidden/>
              </w:rPr>
              <w:fldChar w:fldCharType="begin"/>
            </w:r>
            <w:r w:rsidR="00FF20C9">
              <w:rPr>
                <w:noProof/>
                <w:webHidden/>
              </w:rPr>
              <w:instrText xml:space="preserve"> PAGEREF _Toc150435480 \h </w:instrText>
            </w:r>
            <w:r>
              <w:rPr>
                <w:noProof/>
                <w:webHidden/>
              </w:rPr>
            </w:r>
            <w:r>
              <w:rPr>
                <w:noProof/>
                <w:webHidden/>
              </w:rPr>
              <w:fldChar w:fldCharType="separate"/>
            </w:r>
            <w:r w:rsidR="00A72738">
              <w:rPr>
                <w:noProof/>
                <w:webHidden/>
              </w:rPr>
              <w:t>71</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81" w:history="1">
            <w:r w:rsidR="00FF20C9" w:rsidRPr="00EF72BD">
              <w:rPr>
                <w:rStyle w:val="Hyperlink"/>
                <w:noProof/>
              </w:rPr>
              <w:t>4.2.1</w:t>
            </w:r>
            <w:r w:rsidR="00FF20C9">
              <w:rPr>
                <w:rFonts w:asciiTheme="minorHAnsi" w:hAnsiTheme="minorHAnsi" w:cstheme="minorBidi"/>
                <w:noProof/>
                <w:kern w:val="2"/>
                <w:sz w:val="22"/>
                <w:szCs w:val="22"/>
                <w:lang w:val="en-ID"/>
              </w:rPr>
              <w:tab/>
            </w:r>
            <w:r w:rsidR="00FF20C9" w:rsidRPr="00EF72BD">
              <w:rPr>
                <w:rStyle w:val="Hyperlink"/>
                <w:noProof/>
              </w:rPr>
              <w:t>Perlakuan Akiko terhadap Shuhei</w:t>
            </w:r>
            <w:r w:rsidR="00FF20C9">
              <w:rPr>
                <w:noProof/>
                <w:webHidden/>
              </w:rPr>
              <w:tab/>
            </w:r>
            <w:r w:rsidR="009E2796">
              <w:rPr>
                <w:noProof/>
                <w:webHidden/>
              </w:rPr>
              <w:t>…………………………………</w:t>
            </w:r>
            <w:r>
              <w:rPr>
                <w:noProof/>
                <w:webHidden/>
              </w:rPr>
              <w:fldChar w:fldCharType="begin"/>
            </w:r>
            <w:r w:rsidR="00FF20C9">
              <w:rPr>
                <w:noProof/>
                <w:webHidden/>
              </w:rPr>
              <w:instrText xml:space="preserve"> PAGEREF _Toc150435481 \h </w:instrText>
            </w:r>
            <w:r>
              <w:rPr>
                <w:noProof/>
                <w:webHidden/>
              </w:rPr>
            </w:r>
            <w:r>
              <w:rPr>
                <w:noProof/>
                <w:webHidden/>
              </w:rPr>
              <w:fldChar w:fldCharType="separate"/>
            </w:r>
            <w:r w:rsidR="00A72738">
              <w:rPr>
                <w:noProof/>
                <w:webHidden/>
              </w:rPr>
              <w:t>72</w:t>
            </w:r>
            <w:r>
              <w:rPr>
                <w:noProof/>
                <w:webHidden/>
              </w:rPr>
              <w:fldChar w:fldCharType="end"/>
            </w:r>
          </w:hyperlink>
        </w:p>
        <w:p w:rsidR="00FF20C9" w:rsidRDefault="00A7054B" w:rsidP="009E2796">
          <w:pPr>
            <w:pStyle w:val="TOC3"/>
            <w:tabs>
              <w:tab w:val="left" w:pos="1320"/>
              <w:tab w:val="right" w:pos="7928"/>
            </w:tabs>
            <w:spacing w:after="0" w:line="360" w:lineRule="auto"/>
            <w:rPr>
              <w:rFonts w:asciiTheme="minorHAnsi" w:hAnsiTheme="minorHAnsi" w:cstheme="minorBidi"/>
              <w:noProof/>
              <w:kern w:val="2"/>
              <w:sz w:val="22"/>
              <w:szCs w:val="22"/>
              <w:lang w:val="en-ID"/>
            </w:rPr>
          </w:pPr>
          <w:hyperlink w:anchor="_Toc150435482" w:history="1">
            <w:r w:rsidR="00FF20C9" w:rsidRPr="00EF72BD">
              <w:rPr>
                <w:rStyle w:val="Hyperlink"/>
                <w:noProof/>
              </w:rPr>
              <w:t>4.2.2</w:t>
            </w:r>
            <w:r w:rsidR="00FF20C9">
              <w:rPr>
                <w:rFonts w:asciiTheme="minorHAnsi" w:hAnsiTheme="minorHAnsi" w:cstheme="minorBidi"/>
                <w:noProof/>
                <w:kern w:val="2"/>
                <w:sz w:val="22"/>
                <w:szCs w:val="22"/>
                <w:lang w:val="en-ID"/>
              </w:rPr>
              <w:tab/>
            </w:r>
            <w:r w:rsidR="00FF20C9" w:rsidRPr="00EF72BD">
              <w:rPr>
                <w:rStyle w:val="Hyperlink"/>
                <w:noProof/>
              </w:rPr>
              <w:t>Perlakuan Ryo terhadap Shuhei</w:t>
            </w:r>
            <w:r w:rsidR="00FF20C9">
              <w:rPr>
                <w:noProof/>
                <w:webHidden/>
              </w:rPr>
              <w:tab/>
            </w:r>
            <w:r w:rsidR="009E2796">
              <w:rPr>
                <w:noProof/>
                <w:webHidden/>
              </w:rPr>
              <w:t>…………………………………...</w:t>
            </w:r>
            <w:r>
              <w:rPr>
                <w:noProof/>
                <w:webHidden/>
              </w:rPr>
              <w:fldChar w:fldCharType="begin"/>
            </w:r>
            <w:r w:rsidR="00FF20C9">
              <w:rPr>
                <w:noProof/>
                <w:webHidden/>
              </w:rPr>
              <w:instrText xml:space="preserve"> PAGEREF _Toc150435482 \h </w:instrText>
            </w:r>
            <w:r>
              <w:rPr>
                <w:noProof/>
                <w:webHidden/>
              </w:rPr>
            </w:r>
            <w:r>
              <w:rPr>
                <w:noProof/>
                <w:webHidden/>
              </w:rPr>
              <w:fldChar w:fldCharType="separate"/>
            </w:r>
            <w:r w:rsidR="00A72738">
              <w:rPr>
                <w:noProof/>
                <w:webHidden/>
              </w:rPr>
              <w:t>85</w:t>
            </w:r>
            <w:r>
              <w:rPr>
                <w:noProof/>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83" w:history="1">
            <w:r w:rsidR="00FF20C9" w:rsidRPr="00EF72BD">
              <w:rPr>
                <w:rStyle w:val="Hyperlink"/>
              </w:rPr>
              <w:t>BAB V</w:t>
            </w:r>
            <w:r w:rsidR="00FF20C9">
              <w:rPr>
                <w:rStyle w:val="Hyperlink"/>
              </w:rPr>
              <w:t xml:space="preserve"> KESIMPULAN</w:t>
            </w:r>
            <w:r w:rsidR="00FF20C9">
              <w:rPr>
                <w:webHidden/>
              </w:rPr>
              <w:tab/>
            </w:r>
            <w:r>
              <w:rPr>
                <w:webHidden/>
              </w:rPr>
              <w:fldChar w:fldCharType="begin"/>
            </w:r>
            <w:r w:rsidR="00FF20C9">
              <w:rPr>
                <w:webHidden/>
              </w:rPr>
              <w:instrText xml:space="preserve"> PAGEREF _Toc150435483 \h </w:instrText>
            </w:r>
            <w:r>
              <w:rPr>
                <w:webHidden/>
              </w:rPr>
            </w:r>
            <w:r>
              <w:rPr>
                <w:webHidden/>
              </w:rPr>
              <w:fldChar w:fldCharType="separate"/>
            </w:r>
            <w:r w:rsidR="00A72738">
              <w:rPr>
                <w:webHidden/>
              </w:rPr>
              <w:t>89</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84" w:history="1">
            <w:r w:rsidR="00FF20C9" w:rsidRPr="00EF72BD">
              <w:rPr>
                <w:rStyle w:val="Hyperlink"/>
                <w:rFonts w:ascii="Yu Mincho" w:eastAsia="Yu Mincho" w:hAnsi="Yu Mincho" w:cs="Segoe UI" w:hint="eastAsia"/>
              </w:rPr>
              <w:t>要旨</w:t>
            </w:r>
            <w:r w:rsidR="00FF20C9">
              <w:rPr>
                <w:webHidden/>
              </w:rPr>
              <w:tab/>
            </w:r>
            <w:r>
              <w:rPr>
                <w:webHidden/>
              </w:rPr>
              <w:fldChar w:fldCharType="begin"/>
            </w:r>
            <w:r w:rsidR="00FF20C9">
              <w:rPr>
                <w:webHidden/>
              </w:rPr>
              <w:instrText xml:space="preserve"> PAGEREF _Toc150435484 \h </w:instrText>
            </w:r>
            <w:r>
              <w:rPr>
                <w:webHidden/>
              </w:rPr>
            </w:r>
            <w:r>
              <w:rPr>
                <w:webHidden/>
              </w:rPr>
              <w:fldChar w:fldCharType="separate"/>
            </w:r>
            <w:r w:rsidR="00A72738">
              <w:rPr>
                <w:webHidden/>
              </w:rPr>
              <w:t>92</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85" w:history="1">
            <w:r w:rsidR="00FF20C9" w:rsidRPr="00EF72BD">
              <w:rPr>
                <w:rStyle w:val="Hyperlink"/>
              </w:rPr>
              <w:t>LAMPIRAN</w:t>
            </w:r>
            <w:r w:rsidR="00FF20C9">
              <w:rPr>
                <w:webHidden/>
              </w:rPr>
              <w:tab/>
            </w:r>
            <w:r>
              <w:rPr>
                <w:webHidden/>
              </w:rPr>
              <w:fldChar w:fldCharType="begin"/>
            </w:r>
            <w:r w:rsidR="00FF20C9">
              <w:rPr>
                <w:webHidden/>
              </w:rPr>
              <w:instrText xml:space="preserve"> PAGEREF _Toc150435485 \h </w:instrText>
            </w:r>
            <w:r>
              <w:rPr>
                <w:webHidden/>
              </w:rPr>
            </w:r>
            <w:r>
              <w:rPr>
                <w:webHidden/>
              </w:rPr>
              <w:fldChar w:fldCharType="separate"/>
            </w:r>
            <w:r w:rsidR="00A72738">
              <w:rPr>
                <w:webHidden/>
              </w:rPr>
              <w:t>96</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86" w:history="1">
            <w:r w:rsidR="00FF20C9" w:rsidRPr="00EF72BD">
              <w:rPr>
                <w:rStyle w:val="Hyperlink"/>
              </w:rPr>
              <w:t>DAFTAR PUSTAKA</w:t>
            </w:r>
            <w:r w:rsidR="00FF20C9">
              <w:rPr>
                <w:webHidden/>
              </w:rPr>
              <w:tab/>
            </w:r>
            <w:r>
              <w:rPr>
                <w:webHidden/>
              </w:rPr>
              <w:fldChar w:fldCharType="begin"/>
            </w:r>
            <w:r w:rsidR="00FF20C9">
              <w:rPr>
                <w:webHidden/>
              </w:rPr>
              <w:instrText xml:space="preserve"> PAGEREF _Toc150435486 \h </w:instrText>
            </w:r>
            <w:r>
              <w:rPr>
                <w:webHidden/>
              </w:rPr>
            </w:r>
            <w:r>
              <w:rPr>
                <w:webHidden/>
              </w:rPr>
              <w:fldChar w:fldCharType="separate"/>
            </w:r>
            <w:r w:rsidR="00A72738">
              <w:rPr>
                <w:webHidden/>
              </w:rPr>
              <w:t>98</w:t>
            </w:r>
            <w:r>
              <w:rPr>
                <w:webHidden/>
              </w:rPr>
              <w:fldChar w:fldCharType="end"/>
            </w:r>
          </w:hyperlink>
        </w:p>
        <w:p w:rsidR="00FF20C9" w:rsidRDefault="00A7054B" w:rsidP="009E2796">
          <w:pPr>
            <w:pStyle w:val="TOC1"/>
            <w:spacing w:after="0" w:line="360" w:lineRule="auto"/>
            <w:rPr>
              <w:rFonts w:asciiTheme="minorHAnsi" w:hAnsiTheme="minorHAnsi" w:cstheme="minorBidi"/>
              <w:b w:val="0"/>
              <w:bCs w:val="0"/>
              <w:kern w:val="2"/>
              <w:sz w:val="22"/>
              <w:szCs w:val="22"/>
              <w:lang w:val="en-ID"/>
            </w:rPr>
          </w:pPr>
          <w:hyperlink w:anchor="_Toc150435487" w:history="1">
            <w:r w:rsidR="00FF20C9" w:rsidRPr="00EF72BD">
              <w:rPr>
                <w:rStyle w:val="Hyperlink"/>
              </w:rPr>
              <w:t>CURICULUM VITAE</w:t>
            </w:r>
            <w:r w:rsidR="00FF20C9">
              <w:rPr>
                <w:webHidden/>
              </w:rPr>
              <w:tab/>
            </w:r>
            <w:r>
              <w:rPr>
                <w:webHidden/>
              </w:rPr>
              <w:fldChar w:fldCharType="begin"/>
            </w:r>
            <w:r w:rsidR="00FF20C9">
              <w:rPr>
                <w:webHidden/>
              </w:rPr>
              <w:instrText xml:space="preserve"> PAGEREF _Toc150435487 \h </w:instrText>
            </w:r>
            <w:r>
              <w:rPr>
                <w:webHidden/>
              </w:rPr>
            </w:r>
            <w:r>
              <w:rPr>
                <w:webHidden/>
              </w:rPr>
              <w:fldChar w:fldCharType="separate"/>
            </w:r>
            <w:r w:rsidR="00A72738">
              <w:rPr>
                <w:webHidden/>
              </w:rPr>
              <w:t>100</w:t>
            </w:r>
            <w:r>
              <w:rPr>
                <w:webHidden/>
              </w:rPr>
              <w:fldChar w:fldCharType="end"/>
            </w:r>
          </w:hyperlink>
        </w:p>
        <w:p w:rsidR="00FF20C9" w:rsidRDefault="00A7054B" w:rsidP="009E2796">
          <w:pPr>
            <w:spacing w:line="360" w:lineRule="auto"/>
          </w:pPr>
          <w:r>
            <w:rPr>
              <w:b/>
              <w:bCs/>
              <w:noProof/>
            </w:rPr>
            <w:fldChar w:fldCharType="end"/>
          </w:r>
        </w:p>
      </w:sdtContent>
    </w:sdt>
    <w:p w:rsidR="00FF20C9" w:rsidRPr="00FF20C9" w:rsidRDefault="00FF20C9" w:rsidP="00FF20C9">
      <w:pPr>
        <w:rPr>
          <w:lang w:val="sv-SE"/>
        </w:rPr>
      </w:pPr>
    </w:p>
    <w:p w:rsidR="00041ED3" w:rsidRPr="00041ED3" w:rsidRDefault="00041ED3" w:rsidP="00041ED3">
      <w:pPr>
        <w:rPr>
          <w:lang w:val="sv-SE"/>
        </w:rPr>
      </w:pPr>
    </w:p>
    <w:p w:rsidR="00B86133" w:rsidRPr="00041ED3" w:rsidRDefault="00B86133" w:rsidP="00041ED3">
      <w:pPr>
        <w:spacing w:line="360" w:lineRule="auto"/>
        <w:rPr>
          <w:b/>
          <w:bCs/>
          <w:lang w:val="sv-SE"/>
        </w:rPr>
      </w:pPr>
      <w:r w:rsidRPr="00041ED3">
        <w:rPr>
          <w:b/>
          <w:bCs/>
          <w:lang w:val="sv-SE"/>
        </w:rPr>
        <w:br w:type="page"/>
      </w:r>
    </w:p>
    <w:p w:rsidR="00B86133" w:rsidRDefault="00B86133" w:rsidP="00254566">
      <w:pPr>
        <w:pStyle w:val="Heading1"/>
      </w:pPr>
      <w:bookmarkStart w:id="35" w:name="_Toc150435450"/>
      <w:r>
        <w:lastRenderedPageBreak/>
        <w:t>DAFTAR GAMBAR</w:t>
      </w:r>
      <w:bookmarkEnd w:id="35"/>
    </w:p>
    <w:p w:rsidR="00B86133" w:rsidRDefault="00B86133" w:rsidP="00B86133">
      <w:pPr>
        <w:rPr>
          <w:b/>
          <w:bCs/>
          <w:lang w:val="sv-SE"/>
        </w:rPr>
      </w:pPr>
    </w:p>
    <w:p w:rsidR="00B86133" w:rsidRPr="00E534D1" w:rsidRDefault="00B86133" w:rsidP="00B86133">
      <w:pPr>
        <w:jc w:val="both"/>
        <w:rPr>
          <w:lang w:val="sv-SE"/>
        </w:rPr>
      </w:pPr>
      <w:r w:rsidRPr="00E534D1">
        <w:rPr>
          <w:lang w:val="sv-SE"/>
        </w:rPr>
        <w:t xml:space="preserve">Berikut ini adalah daftar gambar yang diambil dengan cara screenshot pada film </w:t>
      </w:r>
      <w:r w:rsidRPr="78EEC103">
        <w:rPr>
          <w:rFonts w:ascii="MS Mincho" w:hAnsi="MS Mincho" w:cs="MS Mincho" w:hint="eastAsia"/>
          <w:color w:val="000000" w:themeColor="text1"/>
        </w:rPr>
        <w:t>マザー</w:t>
      </w:r>
      <w:r w:rsidRPr="003A317B">
        <w:rPr>
          <w:rFonts w:eastAsia="Times New Roman"/>
          <w:color w:val="000000" w:themeColor="text1"/>
          <w:lang w:val="sv-SE"/>
        </w:rPr>
        <w:t xml:space="preserve"> (</w:t>
      </w:r>
      <w:r w:rsidRPr="003A317B">
        <w:rPr>
          <w:rFonts w:eastAsia="Times New Roman"/>
          <w:i/>
          <w:iCs/>
          <w:color w:val="000000" w:themeColor="text1"/>
          <w:lang w:val="sv-SE"/>
        </w:rPr>
        <w:t>Mother</w:t>
      </w:r>
      <w:r w:rsidRPr="003A317B">
        <w:rPr>
          <w:rFonts w:eastAsia="Times New Roman"/>
          <w:color w:val="000000" w:themeColor="text1"/>
          <w:lang w:val="sv-SE"/>
        </w:rPr>
        <w:t>)</w:t>
      </w:r>
    </w:p>
    <w:p w:rsidR="00B86133" w:rsidRPr="00E534D1" w:rsidRDefault="00B86133" w:rsidP="00B86133">
      <w:pPr>
        <w:rPr>
          <w:lang w:val="sv-SE"/>
        </w:rPr>
      </w:pPr>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r w:rsidRPr="00382B53">
        <w:rPr>
          <w:rFonts w:ascii="Times New Roman" w:hAnsi="Times New Roman" w:cs="Times New Roman"/>
          <w:sz w:val="24"/>
          <w:szCs w:val="24"/>
        </w:rPr>
        <w:fldChar w:fldCharType="begin"/>
      </w:r>
      <w:r w:rsidR="00382B53" w:rsidRPr="00382B53">
        <w:rPr>
          <w:rFonts w:ascii="Times New Roman" w:hAnsi="Times New Roman" w:cs="Times New Roman"/>
          <w:sz w:val="24"/>
          <w:szCs w:val="24"/>
        </w:rPr>
        <w:instrText xml:space="preserve"> TOC \n \h \z \c "Gambar" </w:instrText>
      </w:r>
      <w:r w:rsidRPr="00382B53">
        <w:rPr>
          <w:rFonts w:ascii="Times New Roman" w:hAnsi="Times New Roman" w:cs="Times New Roman"/>
          <w:sz w:val="24"/>
          <w:szCs w:val="24"/>
        </w:rPr>
        <w:fldChar w:fldCharType="separate"/>
      </w:r>
      <w:hyperlink w:anchor="_Toc149598953" w:history="1">
        <w:r w:rsidR="00382B53" w:rsidRPr="00382B53">
          <w:rPr>
            <w:rStyle w:val="Hyperlink"/>
            <w:rFonts w:ascii="Times New Roman" w:hAnsi="Times New Roman" w:cs="Times New Roman"/>
            <w:noProof/>
            <w:sz w:val="24"/>
            <w:szCs w:val="24"/>
          </w:rPr>
          <w:t>Gambar 1. Apartemen Akiko</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55"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2</w:t>
        </w:r>
        <w:r w:rsidR="00382B53" w:rsidRPr="00382B53">
          <w:rPr>
            <w:rStyle w:val="Hyperlink"/>
            <w:rFonts w:ascii="Times New Roman" w:hAnsi="Times New Roman" w:cs="Times New Roman"/>
            <w:noProof/>
            <w:sz w:val="24"/>
            <w:szCs w:val="24"/>
          </w:rPr>
          <w:t>. Rumah Tamori Uj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56"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3</w:t>
        </w:r>
        <w:r w:rsidR="00382B53" w:rsidRPr="00382B53">
          <w:rPr>
            <w:rStyle w:val="Hyperlink"/>
            <w:rFonts w:ascii="Times New Roman" w:hAnsi="Times New Roman" w:cs="Times New Roman"/>
            <w:noProof/>
            <w:sz w:val="24"/>
            <w:szCs w:val="24"/>
          </w:rPr>
          <w:t>. Penginapan</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57"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4</w:t>
        </w:r>
        <w:r w:rsidR="00382B53" w:rsidRPr="00382B53">
          <w:rPr>
            <w:rStyle w:val="Hyperlink"/>
            <w:rFonts w:ascii="Times New Roman" w:hAnsi="Times New Roman" w:cs="Times New Roman"/>
            <w:noProof/>
            <w:sz w:val="24"/>
            <w:szCs w:val="24"/>
          </w:rPr>
          <w:t>. Rumah Katsuhide</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58"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5</w:t>
        </w:r>
        <w:r w:rsidR="00382B53" w:rsidRPr="00382B53">
          <w:rPr>
            <w:rStyle w:val="Hyperlink"/>
            <w:rFonts w:ascii="Times New Roman" w:hAnsi="Times New Roman" w:cs="Times New Roman"/>
            <w:noProof/>
            <w:sz w:val="24"/>
            <w:szCs w:val="24"/>
          </w:rPr>
          <w:t>. Penjara</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59"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6</w:t>
        </w:r>
        <w:r w:rsidR="00382B53" w:rsidRPr="00382B53">
          <w:rPr>
            <w:rStyle w:val="Hyperlink"/>
            <w:rFonts w:ascii="Times New Roman" w:hAnsi="Times New Roman" w:cs="Times New Roman"/>
            <w:noProof/>
            <w:sz w:val="24"/>
            <w:szCs w:val="24"/>
          </w:rPr>
          <w:t>. Perkenalan Tokoh Shuhei dan Akiko</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60"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7</w:t>
        </w:r>
        <w:r w:rsidR="00382B53" w:rsidRPr="00382B53">
          <w:rPr>
            <w:rStyle w:val="Hyperlink"/>
            <w:rFonts w:ascii="Times New Roman" w:hAnsi="Times New Roman" w:cs="Times New Roman"/>
            <w:noProof/>
            <w:sz w:val="24"/>
            <w:szCs w:val="24"/>
          </w:rPr>
          <w:t>. Perkenalan Ryo Kawata dan Akiko Misum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61"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8</w:t>
        </w:r>
        <w:r w:rsidR="00382B53" w:rsidRPr="00382B53">
          <w:rPr>
            <w:rStyle w:val="Hyperlink"/>
            <w:rFonts w:ascii="Times New Roman" w:hAnsi="Times New Roman" w:cs="Times New Roman"/>
            <w:noProof/>
            <w:sz w:val="24"/>
            <w:szCs w:val="24"/>
          </w:rPr>
          <w:t>. Ryo Kawata mendatangi rumah singgah Shuhei dan Akiko</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62"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9</w:t>
        </w:r>
        <w:r w:rsidR="00382B53" w:rsidRPr="00382B53">
          <w:rPr>
            <w:rStyle w:val="Hyperlink"/>
            <w:rFonts w:ascii="Times New Roman" w:hAnsi="Times New Roman" w:cs="Times New Roman"/>
            <w:noProof/>
            <w:sz w:val="24"/>
            <w:szCs w:val="24"/>
          </w:rPr>
          <w:t>. Adegan Shuhei selesai melakukan pembunuhan</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63" w:history="1">
        <w:r w:rsidR="00382B53" w:rsidRPr="00382B53">
          <w:rPr>
            <w:rStyle w:val="Hyperlink"/>
            <w:rFonts w:ascii="Times New Roman" w:hAnsi="Times New Roman" w:cs="Times New Roman"/>
            <w:noProof/>
            <w:sz w:val="24"/>
            <w:szCs w:val="24"/>
          </w:rPr>
          <w:t>Gambar 1</w:t>
        </w:r>
        <w:r w:rsidR="002026F7">
          <w:rPr>
            <w:rStyle w:val="Hyperlink"/>
            <w:rFonts w:ascii="Times New Roman" w:hAnsi="Times New Roman" w:cs="Times New Roman"/>
            <w:noProof/>
            <w:sz w:val="24"/>
            <w:szCs w:val="24"/>
          </w:rPr>
          <w:t>0</w:t>
        </w:r>
        <w:r w:rsidR="00382B53" w:rsidRPr="00382B53">
          <w:rPr>
            <w:rStyle w:val="Hyperlink"/>
            <w:rFonts w:ascii="Times New Roman" w:hAnsi="Times New Roman" w:cs="Times New Roman"/>
            <w:noProof/>
            <w:sz w:val="24"/>
            <w:szCs w:val="24"/>
          </w:rPr>
          <w:t>. Sesi interogasi Shuhei dan Akiko</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64" w:history="1">
        <w:r w:rsidR="00382B53" w:rsidRPr="00382B53">
          <w:rPr>
            <w:rStyle w:val="Hyperlink"/>
            <w:rFonts w:ascii="Times New Roman" w:hAnsi="Times New Roman" w:cs="Times New Roman"/>
            <w:noProof/>
            <w:sz w:val="24"/>
            <w:szCs w:val="24"/>
          </w:rPr>
          <w:t>Gambar 1</w:t>
        </w:r>
        <w:r w:rsidR="002026F7">
          <w:rPr>
            <w:rStyle w:val="Hyperlink"/>
            <w:rFonts w:ascii="Times New Roman" w:hAnsi="Times New Roman" w:cs="Times New Roman"/>
            <w:noProof/>
            <w:sz w:val="24"/>
            <w:szCs w:val="24"/>
          </w:rPr>
          <w:t>1</w:t>
        </w:r>
        <w:r w:rsidR="00382B53" w:rsidRPr="00382B53">
          <w:rPr>
            <w:rStyle w:val="Hyperlink"/>
            <w:rFonts w:ascii="Times New Roman" w:hAnsi="Times New Roman" w:cs="Times New Roman"/>
            <w:noProof/>
            <w:sz w:val="24"/>
            <w:szCs w:val="24"/>
          </w:rPr>
          <w:t>. Penggambaran fisik Shuhe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65" w:history="1">
        <w:r w:rsidR="00382B53" w:rsidRPr="00382B53">
          <w:rPr>
            <w:rStyle w:val="Hyperlink"/>
            <w:rFonts w:ascii="Times New Roman" w:hAnsi="Times New Roman" w:cs="Times New Roman"/>
            <w:noProof/>
            <w:sz w:val="24"/>
            <w:szCs w:val="24"/>
          </w:rPr>
          <w:t>Gambar 1</w:t>
        </w:r>
        <w:r w:rsidR="002026F7">
          <w:rPr>
            <w:rStyle w:val="Hyperlink"/>
            <w:rFonts w:ascii="Times New Roman" w:hAnsi="Times New Roman" w:cs="Times New Roman"/>
            <w:noProof/>
            <w:sz w:val="24"/>
            <w:szCs w:val="24"/>
          </w:rPr>
          <w:t>2</w:t>
        </w:r>
        <w:r w:rsidR="00382B53" w:rsidRPr="00382B53">
          <w:rPr>
            <w:rStyle w:val="Hyperlink"/>
            <w:rFonts w:ascii="Times New Roman" w:hAnsi="Times New Roman" w:cs="Times New Roman"/>
            <w:noProof/>
            <w:sz w:val="24"/>
            <w:szCs w:val="24"/>
          </w:rPr>
          <w:t>. Adegan Shuhei berdiam diri di kamar</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66" w:history="1">
        <w:r w:rsidR="00382B53" w:rsidRPr="00382B53">
          <w:rPr>
            <w:rStyle w:val="Hyperlink"/>
            <w:rFonts w:ascii="Times New Roman" w:hAnsi="Times New Roman" w:cs="Times New Roman"/>
            <w:noProof/>
            <w:sz w:val="24"/>
            <w:szCs w:val="24"/>
          </w:rPr>
          <w:t>Gambar 1</w:t>
        </w:r>
        <w:r w:rsidR="002026F7">
          <w:rPr>
            <w:rStyle w:val="Hyperlink"/>
            <w:rFonts w:ascii="Times New Roman" w:hAnsi="Times New Roman" w:cs="Times New Roman"/>
            <w:noProof/>
            <w:sz w:val="24"/>
            <w:szCs w:val="24"/>
          </w:rPr>
          <w:t>3</w:t>
        </w:r>
        <w:r w:rsidR="00382B53" w:rsidRPr="00382B53">
          <w:rPr>
            <w:rStyle w:val="Hyperlink"/>
            <w:rFonts w:ascii="Times New Roman" w:hAnsi="Times New Roman" w:cs="Times New Roman"/>
            <w:noProof/>
            <w:sz w:val="24"/>
            <w:szCs w:val="24"/>
          </w:rPr>
          <w:t>. Adegan Shuhei berlari mengikuti Akiko</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67" w:history="1">
        <w:r w:rsidR="00382B53" w:rsidRPr="00382B53">
          <w:rPr>
            <w:rStyle w:val="Hyperlink"/>
            <w:rFonts w:ascii="Times New Roman" w:hAnsi="Times New Roman" w:cs="Times New Roman"/>
            <w:noProof/>
            <w:sz w:val="24"/>
            <w:szCs w:val="24"/>
          </w:rPr>
          <w:t>Gambar 1</w:t>
        </w:r>
        <w:r w:rsidR="002026F7">
          <w:rPr>
            <w:rStyle w:val="Hyperlink"/>
            <w:rFonts w:ascii="Times New Roman" w:hAnsi="Times New Roman" w:cs="Times New Roman"/>
            <w:noProof/>
            <w:sz w:val="24"/>
            <w:szCs w:val="24"/>
          </w:rPr>
          <w:t>4</w:t>
        </w:r>
        <w:r w:rsidR="00382B53" w:rsidRPr="00382B53">
          <w:rPr>
            <w:rStyle w:val="Hyperlink"/>
            <w:rFonts w:ascii="Times New Roman" w:hAnsi="Times New Roman" w:cs="Times New Roman"/>
            <w:noProof/>
            <w:sz w:val="24"/>
            <w:szCs w:val="24"/>
          </w:rPr>
          <w:t>. Adegan Shuhei berusaha melindungi Akiko</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68" w:history="1">
        <w:r w:rsidR="00382B53" w:rsidRPr="00382B53">
          <w:rPr>
            <w:rStyle w:val="Hyperlink"/>
            <w:rFonts w:ascii="Times New Roman" w:hAnsi="Times New Roman" w:cs="Times New Roman"/>
            <w:noProof/>
            <w:sz w:val="24"/>
            <w:szCs w:val="24"/>
          </w:rPr>
          <w:t>Gambar 1</w:t>
        </w:r>
        <w:r w:rsidR="002026F7">
          <w:rPr>
            <w:rStyle w:val="Hyperlink"/>
            <w:rFonts w:ascii="Times New Roman" w:hAnsi="Times New Roman" w:cs="Times New Roman"/>
            <w:noProof/>
            <w:sz w:val="24"/>
            <w:szCs w:val="24"/>
          </w:rPr>
          <w:t>5</w:t>
        </w:r>
        <w:r w:rsidR="00382B53" w:rsidRPr="00382B53">
          <w:rPr>
            <w:rStyle w:val="Hyperlink"/>
            <w:rFonts w:ascii="Times New Roman" w:hAnsi="Times New Roman" w:cs="Times New Roman"/>
            <w:noProof/>
            <w:sz w:val="24"/>
            <w:szCs w:val="24"/>
          </w:rPr>
          <w:t>. Penggambaran fisik Akiko Misum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69" w:history="1">
        <w:r w:rsidR="00382B53" w:rsidRPr="00382B53">
          <w:rPr>
            <w:rStyle w:val="Hyperlink"/>
            <w:rFonts w:ascii="Times New Roman" w:hAnsi="Times New Roman" w:cs="Times New Roman"/>
            <w:noProof/>
            <w:sz w:val="24"/>
            <w:szCs w:val="24"/>
          </w:rPr>
          <w:t>Gambar 1</w:t>
        </w:r>
        <w:r w:rsidR="002026F7">
          <w:rPr>
            <w:rStyle w:val="Hyperlink"/>
            <w:rFonts w:ascii="Times New Roman" w:hAnsi="Times New Roman" w:cs="Times New Roman"/>
            <w:noProof/>
            <w:sz w:val="24"/>
            <w:szCs w:val="24"/>
          </w:rPr>
          <w:t>6</w:t>
        </w:r>
        <w:r w:rsidR="00382B53" w:rsidRPr="00382B53">
          <w:rPr>
            <w:rStyle w:val="Hyperlink"/>
            <w:rFonts w:ascii="Times New Roman" w:hAnsi="Times New Roman" w:cs="Times New Roman"/>
            <w:noProof/>
            <w:sz w:val="24"/>
            <w:szCs w:val="24"/>
          </w:rPr>
          <w:t>. Shuhei terlantar</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70" w:history="1">
        <w:r w:rsidR="00382B53" w:rsidRPr="00382B53">
          <w:rPr>
            <w:rStyle w:val="Hyperlink"/>
            <w:rFonts w:ascii="Times New Roman" w:hAnsi="Times New Roman" w:cs="Times New Roman"/>
            <w:noProof/>
            <w:sz w:val="24"/>
            <w:szCs w:val="24"/>
          </w:rPr>
          <w:t>Gambar 1</w:t>
        </w:r>
        <w:r w:rsidR="002026F7">
          <w:rPr>
            <w:rStyle w:val="Hyperlink"/>
            <w:rFonts w:ascii="Times New Roman" w:hAnsi="Times New Roman" w:cs="Times New Roman"/>
            <w:noProof/>
            <w:sz w:val="24"/>
            <w:szCs w:val="24"/>
          </w:rPr>
          <w:t>7</w:t>
        </w:r>
        <w:r w:rsidR="00382B53" w:rsidRPr="00382B53">
          <w:rPr>
            <w:rStyle w:val="Hyperlink"/>
            <w:rFonts w:ascii="Times New Roman" w:hAnsi="Times New Roman" w:cs="Times New Roman"/>
            <w:noProof/>
            <w:sz w:val="24"/>
            <w:szCs w:val="24"/>
          </w:rPr>
          <w:t>. Penggambaran fisik Ryo Kawata (sebelah kanan)</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71" w:history="1">
        <w:r w:rsidR="00382B53" w:rsidRPr="00382B53">
          <w:rPr>
            <w:rStyle w:val="Hyperlink"/>
            <w:rFonts w:ascii="Times New Roman" w:hAnsi="Times New Roman" w:cs="Times New Roman"/>
            <w:noProof/>
            <w:sz w:val="24"/>
            <w:szCs w:val="24"/>
          </w:rPr>
          <w:t>Gambar 1</w:t>
        </w:r>
        <w:r w:rsidR="002026F7">
          <w:rPr>
            <w:rStyle w:val="Hyperlink"/>
            <w:rFonts w:ascii="Times New Roman" w:hAnsi="Times New Roman" w:cs="Times New Roman"/>
            <w:noProof/>
            <w:sz w:val="24"/>
            <w:szCs w:val="24"/>
          </w:rPr>
          <w:t>8</w:t>
        </w:r>
        <w:r w:rsidR="00382B53" w:rsidRPr="00382B53">
          <w:rPr>
            <w:rStyle w:val="Hyperlink"/>
            <w:rFonts w:ascii="Times New Roman" w:hAnsi="Times New Roman" w:cs="Times New Roman"/>
            <w:noProof/>
            <w:sz w:val="24"/>
            <w:szCs w:val="24"/>
          </w:rPr>
          <w:t>. Penggambaran fisik Tamori Uj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72"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19</w:t>
        </w:r>
        <w:r w:rsidR="00382B53" w:rsidRPr="00382B53">
          <w:rPr>
            <w:rStyle w:val="Hyperlink"/>
            <w:rFonts w:ascii="Times New Roman" w:hAnsi="Times New Roman" w:cs="Times New Roman"/>
            <w:noProof/>
            <w:sz w:val="24"/>
            <w:szCs w:val="24"/>
          </w:rPr>
          <w:t>. Tamori Uji memberikan persediaan makanan Shuhe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73" w:history="1">
        <w:r w:rsidR="00382B53" w:rsidRPr="00382B53">
          <w:rPr>
            <w:rStyle w:val="Hyperlink"/>
            <w:rFonts w:ascii="Times New Roman" w:hAnsi="Times New Roman" w:cs="Times New Roman"/>
            <w:noProof/>
            <w:sz w:val="24"/>
            <w:szCs w:val="24"/>
          </w:rPr>
          <w:t>Gambar 2</w:t>
        </w:r>
        <w:r w:rsidR="002026F7">
          <w:rPr>
            <w:rStyle w:val="Hyperlink"/>
            <w:rFonts w:ascii="Times New Roman" w:hAnsi="Times New Roman" w:cs="Times New Roman"/>
            <w:noProof/>
            <w:sz w:val="24"/>
            <w:szCs w:val="24"/>
          </w:rPr>
          <w:t>0</w:t>
        </w:r>
        <w:r w:rsidR="00382B53" w:rsidRPr="00382B53">
          <w:rPr>
            <w:rStyle w:val="Hyperlink"/>
            <w:rFonts w:ascii="Times New Roman" w:hAnsi="Times New Roman" w:cs="Times New Roman"/>
            <w:noProof/>
            <w:sz w:val="24"/>
            <w:szCs w:val="24"/>
          </w:rPr>
          <w:t>. Penggambaran fisik Kaede Misum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74" w:history="1">
        <w:r w:rsidR="00382B53" w:rsidRPr="00382B53">
          <w:rPr>
            <w:rStyle w:val="Hyperlink"/>
            <w:rFonts w:ascii="Times New Roman" w:hAnsi="Times New Roman" w:cs="Times New Roman"/>
            <w:noProof/>
            <w:sz w:val="24"/>
            <w:szCs w:val="24"/>
          </w:rPr>
          <w:t>Gambar 2</w:t>
        </w:r>
        <w:r w:rsidR="002026F7">
          <w:rPr>
            <w:rStyle w:val="Hyperlink"/>
            <w:rFonts w:ascii="Times New Roman" w:hAnsi="Times New Roman" w:cs="Times New Roman"/>
            <w:noProof/>
            <w:sz w:val="24"/>
            <w:szCs w:val="24"/>
          </w:rPr>
          <w:t>1</w:t>
        </w:r>
        <w:r w:rsidR="00382B53" w:rsidRPr="00382B53">
          <w:rPr>
            <w:rStyle w:val="Hyperlink"/>
            <w:rFonts w:ascii="Times New Roman" w:hAnsi="Times New Roman" w:cs="Times New Roman"/>
            <w:noProof/>
            <w:sz w:val="24"/>
            <w:szCs w:val="24"/>
          </w:rPr>
          <w:t>. Penggambaran fisik Katsuhide</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75" w:history="1">
        <w:r w:rsidR="00382B53" w:rsidRPr="00382B53">
          <w:rPr>
            <w:rStyle w:val="Hyperlink"/>
            <w:rFonts w:ascii="Times New Roman" w:hAnsi="Times New Roman" w:cs="Times New Roman"/>
            <w:noProof/>
            <w:sz w:val="24"/>
            <w:szCs w:val="24"/>
          </w:rPr>
          <w:t>Gambar 2</w:t>
        </w:r>
        <w:r w:rsidR="002026F7">
          <w:rPr>
            <w:rStyle w:val="Hyperlink"/>
            <w:rFonts w:ascii="Times New Roman" w:hAnsi="Times New Roman" w:cs="Times New Roman"/>
            <w:noProof/>
            <w:sz w:val="24"/>
            <w:szCs w:val="24"/>
          </w:rPr>
          <w:t>2</w:t>
        </w:r>
        <w:r w:rsidR="00382B53" w:rsidRPr="00382B53">
          <w:rPr>
            <w:rStyle w:val="Hyperlink"/>
            <w:rFonts w:ascii="Times New Roman" w:hAnsi="Times New Roman" w:cs="Times New Roman"/>
            <w:noProof/>
            <w:sz w:val="24"/>
            <w:szCs w:val="24"/>
          </w:rPr>
          <w:t>. Katsuhide membawa Shuhei keluar</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76" w:history="1">
        <w:r w:rsidR="00382B53" w:rsidRPr="00382B53">
          <w:rPr>
            <w:rStyle w:val="Hyperlink"/>
            <w:rFonts w:ascii="Times New Roman" w:hAnsi="Times New Roman" w:cs="Times New Roman"/>
            <w:noProof/>
            <w:sz w:val="24"/>
            <w:szCs w:val="24"/>
          </w:rPr>
          <w:t>Gambar 2</w:t>
        </w:r>
        <w:r w:rsidR="002026F7">
          <w:rPr>
            <w:rStyle w:val="Hyperlink"/>
            <w:rFonts w:ascii="Times New Roman" w:hAnsi="Times New Roman" w:cs="Times New Roman"/>
            <w:noProof/>
            <w:sz w:val="24"/>
            <w:szCs w:val="24"/>
          </w:rPr>
          <w:t>3</w:t>
        </w:r>
        <w:r w:rsidR="00382B53" w:rsidRPr="00382B53">
          <w:rPr>
            <w:rStyle w:val="Hyperlink"/>
            <w:rFonts w:ascii="Times New Roman" w:hAnsi="Times New Roman" w:cs="Times New Roman"/>
            <w:noProof/>
            <w:sz w:val="24"/>
            <w:szCs w:val="24"/>
          </w:rPr>
          <w:t>. Penggambaran fisik Masako Misum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77" w:history="1">
        <w:r w:rsidR="00382B53" w:rsidRPr="00382B53">
          <w:rPr>
            <w:rStyle w:val="Hyperlink"/>
            <w:rFonts w:ascii="Times New Roman" w:hAnsi="Times New Roman" w:cs="Times New Roman"/>
            <w:noProof/>
            <w:sz w:val="24"/>
            <w:szCs w:val="24"/>
          </w:rPr>
          <w:t>Gambar 2</w:t>
        </w:r>
        <w:r w:rsidR="002026F7">
          <w:rPr>
            <w:rStyle w:val="Hyperlink"/>
            <w:rFonts w:ascii="Times New Roman" w:hAnsi="Times New Roman" w:cs="Times New Roman"/>
            <w:noProof/>
            <w:sz w:val="24"/>
            <w:szCs w:val="24"/>
          </w:rPr>
          <w:t>4</w:t>
        </w:r>
        <w:r w:rsidR="00382B53" w:rsidRPr="00382B53">
          <w:rPr>
            <w:rStyle w:val="Hyperlink"/>
            <w:rFonts w:ascii="Times New Roman" w:hAnsi="Times New Roman" w:cs="Times New Roman"/>
            <w:noProof/>
            <w:sz w:val="24"/>
            <w:szCs w:val="24"/>
          </w:rPr>
          <w:t>. Raut wajah ketakutan Akiko dan Ryo setelah kejadian di rumah Tamori Uj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78" w:history="1">
        <w:r w:rsidR="00382B53" w:rsidRPr="00382B53">
          <w:rPr>
            <w:rStyle w:val="Hyperlink"/>
            <w:rFonts w:ascii="Times New Roman" w:hAnsi="Times New Roman" w:cs="Times New Roman"/>
            <w:noProof/>
            <w:sz w:val="24"/>
            <w:szCs w:val="24"/>
          </w:rPr>
          <w:t>Gambar 2</w:t>
        </w:r>
        <w:r w:rsidR="002026F7">
          <w:rPr>
            <w:rStyle w:val="Hyperlink"/>
            <w:rFonts w:ascii="Times New Roman" w:hAnsi="Times New Roman" w:cs="Times New Roman"/>
            <w:noProof/>
            <w:sz w:val="24"/>
            <w:szCs w:val="24"/>
          </w:rPr>
          <w:t>5</w:t>
        </w:r>
        <w:r w:rsidR="00382B53" w:rsidRPr="00382B53">
          <w:rPr>
            <w:rStyle w:val="Hyperlink"/>
            <w:rFonts w:ascii="Times New Roman" w:hAnsi="Times New Roman" w:cs="Times New Roman"/>
            <w:noProof/>
            <w:sz w:val="24"/>
            <w:szCs w:val="24"/>
          </w:rPr>
          <w:t>. Adegan saat Ryo Kawata melakukan tindak kekerasan karena mengetahi Akiko hamil</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79" w:history="1">
        <w:r w:rsidR="00382B53" w:rsidRPr="00382B53">
          <w:rPr>
            <w:rStyle w:val="Hyperlink"/>
            <w:rFonts w:ascii="Times New Roman" w:hAnsi="Times New Roman" w:cs="Times New Roman"/>
            <w:noProof/>
            <w:sz w:val="24"/>
            <w:szCs w:val="24"/>
          </w:rPr>
          <w:t>Gambar 2</w:t>
        </w:r>
        <w:r w:rsidR="002026F7">
          <w:rPr>
            <w:rStyle w:val="Hyperlink"/>
            <w:rFonts w:ascii="Times New Roman" w:hAnsi="Times New Roman" w:cs="Times New Roman"/>
            <w:noProof/>
            <w:sz w:val="24"/>
            <w:szCs w:val="24"/>
          </w:rPr>
          <w:t>6</w:t>
        </w:r>
        <w:r w:rsidR="00382B53" w:rsidRPr="00382B53">
          <w:rPr>
            <w:rStyle w:val="Hyperlink"/>
            <w:rFonts w:ascii="Times New Roman" w:hAnsi="Times New Roman" w:cs="Times New Roman"/>
            <w:noProof/>
            <w:sz w:val="24"/>
            <w:szCs w:val="24"/>
          </w:rPr>
          <w:t>. Adegan Akiko membentak Shuhe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80" w:history="1">
        <w:r w:rsidR="00382B53" w:rsidRPr="00382B53">
          <w:rPr>
            <w:rStyle w:val="Hyperlink"/>
            <w:rFonts w:ascii="Times New Roman" w:hAnsi="Times New Roman" w:cs="Times New Roman"/>
            <w:noProof/>
            <w:sz w:val="24"/>
            <w:szCs w:val="24"/>
          </w:rPr>
          <w:t>Gambar 2</w:t>
        </w:r>
        <w:r w:rsidR="002026F7">
          <w:rPr>
            <w:rStyle w:val="Hyperlink"/>
            <w:rFonts w:ascii="Times New Roman" w:hAnsi="Times New Roman" w:cs="Times New Roman"/>
            <w:noProof/>
            <w:sz w:val="24"/>
            <w:szCs w:val="24"/>
          </w:rPr>
          <w:t>7</w:t>
        </w:r>
        <w:r w:rsidR="00382B53" w:rsidRPr="00382B53">
          <w:rPr>
            <w:rStyle w:val="Hyperlink"/>
            <w:rFonts w:ascii="Times New Roman" w:hAnsi="Times New Roman" w:cs="Times New Roman"/>
            <w:noProof/>
            <w:sz w:val="24"/>
            <w:szCs w:val="24"/>
          </w:rPr>
          <w:t>. Adegan Ryo Kawata meminta bantuan Akiko Misumi untuk membayar hutang</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81" w:history="1">
        <w:r w:rsidR="00382B53" w:rsidRPr="00382B53">
          <w:rPr>
            <w:rStyle w:val="Hyperlink"/>
            <w:rFonts w:ascii="Times New Roman" w:hAnsi="Times New Roman" w:cs="Times New Roman"/>
            <w:noProof/>
            <w:sz w:val="24"/>
            <w:szCs w:val="24"/>
          </w:rPr>
          <w:t>Gambar 2</w:t>
        </w:r>
        <w:r w:rsidR="002026F7">
          <w:rPr>
            <w:rStyle w:val="Hyperlink"/>
            <w:rFonts w:ascii="Times New Roman" w:hAnsi="Times New Roman" w:cs="Times New Roman"/>
            <w:noProof/>
            <w:sz w:val="24"/>
            <w:szCs w:val="24"/>
          </w:rPr>
          <w:t>8</w:t>
        </w:r>
        <w:r w:rsidR="00382B53" w:rsidRPr="00382B53">
          <w:rPr>
            <w:rStyle w:val="Hyperlink"/>
            <w:rFonts w:ascii="Times New Roman" w:hAnsi="Times New Roman" w:cs="Times New Roman"/>
            <w:noProof/>
            <w:sz w:val="24"/>
            <w:szCs w:val="24"/>
          </w:rPr>
          <w:t>. Shuhei telah melakukan pembunuhan</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82"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29</w:t>
        </w:r>
        <w:r w:rsidR="00382B53" w:rsidRPr="00382B53">
          <w:rPr>
            <w:rStyle w:val="Hyperlink"/>
            <w:rFonts w:ascii="Times New Roman" w:hAnsi="Times New Roman" w:cs="Times New Roman"/>
            <w:noProof/>
            <w:sz w:val="24"/>
            <w:szCs w:val="24"/>
          </w:rPr>
          <w:t>. Aya membawa buku bacaan untuk Shuhei dan Fuyuka</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83" w:history="1">
        <w:r w:rsidR="00382B53" w:rsidRPr="00382B53">
          <w:rPr>
            <w:rStyle w:val="Hyperlink"/>
            <w:rFonts w:ascii="Times New Roman" w:hAnsi="Times New Roman" w:cs="Times New Roman"/>
            <w:noProof/>
            <w:sz w:val="24"/>
            <w:szCs w:val="24"/>
          </w:rPr>
          <w:t>Gambar 3</w:t>
        </w:r>
        <w:r w:rsidR="002026F7">
          <w:rPr>
            <w:rStyle w:val="Hyperlink"/>
            <w:rFonts w:ascii="Times New Roman" w:hAnsi="Times New Roman" w:cs="Times New Roman"/>
            <w:noProof/>
            <w:sz w:val="24"/>
            <w:szCs w:val="24"/>
          </w:rPr>
          <w:t>0</w:t>
        </w:r>
        <w:r w:rsidR="00382B53" w:rsidRPr="00382B53">
          <w:rPr>
            <w:rStyle w:val="Hyperlink"/>
            <w:rFonts w:ascii="Times New Roman" w:hAnsi="Times New Roman" w:cs="Times New Roman"/>
            <w:noProof/>
            <w:sz w:val="24"/>
            <w:szCs w:val="24"/>
          </w:rPr>
          <w:t>. Shuhei kesulitan berbaur pada saat foto bersama</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84" w:history="1">
        <w:r w:rsidR="00382B53" w:rsidRPr="00382B53">
          <w:rPr>
            <w:rStyle w:val="Hyperlink"/>
            <w:rFonts w:ascii="Times New Roman" w:hAnsi="Times New Roman" w:cs="Times New Roman"/>
            <w:noProof/>
            <w:sz w:val="24"/>
            <w:szCs w:val="24"/>
          </w:rPr>
          <w:t>Gambar 3</w:t>
        </w:r>
        <w:r w:rsidR="002026F7">
          <w:rPr>
            <w:rStyle w:val="Hyperlink"/>
            <w:rFonts w:ascii="Times New Roman" w:hAnsi="Times New Roman" w:cs="Times New Roman"/>
            <w:noProof/>
            <w:sz w:val="24"/>
            <w:szCs w:val="24"/>
          </w:rPr>
          <w:t>1</w:t>
        </w:r>
        <w:r w:rsidR="00382B53" w:rsidRPr="00382B53">
          <w:rPr>
            <w:rStyle w:val="Hyperlink"/>
            <w:rFonts w:ascii="Times New Roman" w:hAnsi="Times New Roman" w:cs="Times New Roman"/>
            <w:noProof/>
            <w:sz w:val="24"/>
            <w:szCs w:val="24"/>
          </w:rPr>
          <w:t>. Akiko yang tinggal di tempat kerja Shuhe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85" w:history="1">
        <w:r w:rsidR="00382B53" w:rsidRPr="00382B53">
          <w:rPr>
            <w:rStyle w:val="Hyperlink"/>
            <w:rFonts w:ascii="Times New Roman" w:hAnsi="Times New Roman" w:cs="Times New Roman"/>
            <w:noProof/>
            <w:sz w:val="24"/>
            <w:szCs w:val="24"/>
          </w:rPr>
          <w:t>Gambar 3</w:t>
        </w:r>
        <w:r w:rsidR="002026F7">
          <w:rPr>
            <w:rStyle w:val="Hyperlink"/>
            <w:rFonts w:ascii="Times New Roman" w:hAnsi="Times New Roman" w:cs="Times New Roman"/>
            <w:noProof/>
            <w:sz w:val="24"/>
            <w:szCs w:val="24"/>
          </w:rPr>
          <w:t>2</w:t>
        </w:r>
        <w:r w:rsidR="00382B53" w:rsidRPr="00382B53">
          <w:rPr>
            <w:rStyle w:val="Hyperlink"/>
            <w:rFonts w:ascii="Times New Roman" w:hAnsi="Times New Roman" w:cs="Times New Roman"/>
            <w:noProof/>
            <w:sz w:val="24"/>
            <w:szCs w:val="24"/>
          </w:rPr>
          <w:t>. Adegan saat Akiko Misumi dan Shuhei dipenjara</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86" w:history="1">
        <w:r w:rsidR="00382B53" w:rsidRPr="00382B53">
          <w:rPr>
            <w:rStyle w:val="Hyperlink"/>
            <w:rFonts w:ascii="Times New Roman" w:hAnsi="Times New Roman" w:cs="Times New Roman"/>
            <w:noProof/>
            <w:sz w:val="24"/>
            <w:szCs w:val="24"/>
          </w:rPr>
          <w:t>Gambar 3</w:t>
        </w:r>
        <w:r w:rsidR="002026F7">
          <w:rPr>
            <w:rStyle w:val="Hyperlink"/>
            <w:rFonts w:ascii="Times New Roman" w:hAnsi="Times New Roman" w:cs="Times New Roman"/>
            <w:noProof/>
            <w:sz w:val="24"/>
            <w:szCs w:val="24"/>
          </w:rPr>
          <w:t>3</w:t>
        </w:r>
        <w:r w:rsidR="00382B53" w:rsidRPr="00382B53">
          <w:rPr>
            <w:rStyle w:val="Hyperlink"/>
            <w:rFonts w:ascii="Times New Roman" w:hAnsi="Times New Roman" w:cs="Times New Roman"/>
            <w:noProof/>
            <w:sz w:val="24"/>
            <w:szCs w:val="24"/>
          </w:rPr>
          <w:t>. Raut wajah Akiko Misumi yang tampak putus asa</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87" w:history="1">
        <w:r w:rsidR="00382B53" w:rsidRPr="00382B53">
          <w:rPr>
            <w:rStyle w:val="Hyperlink"/>
            <w:rFonts w:ascii="Times New Roman" w:hAnsi="Times New Roman" w:cs="Times New Roman"/>
            <w:noProof/>
            <w:sz w:val="24"/>
            <w:szCs w:val="24"/>
          </w:rPr>
          <w:t>Gambar 3</w:t>
        </w:r>
        <w:r w:rsidR="002026F7">
          <w:rPr>
            <w:rStyle w:val="Hyperlink"/>
            <w:rFonts w:ascii="Times New Roman" w:hAnsi="Times New Roman" w:cs="Times New Roman"/>
            <w:noProof/>
            <w:sz w:val="24"/>
            <w:szCs w:val="24"/>
          </w:rPr>
          <w:t>4</w:t>
        </w:r>
        <w:r w:rsidR="00382B53" w:rsidRPr="00382B53">
          <w:rPr>
            <w:rStyle w:val="Hyperlink"/>
            <w:rFonts w:ascii="Times New Roman" w:hAnsi="Times New Roman" w:cs="Times New Roman"/>
            <w:noProof/>
            <w:sz w:val="24"/>
            <w:szCs w:val="24"/>
          </w:rPr>
          <w:t>. Shuhei ditelantarkan selama dua minggu lebih</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88" w:history="1">
        <w:r w:rsidR="00382B53" w:rsidRPr="00382B53">
          <w:rPr>
            <w:rStyle w:val="Hyperlink"/>
            <w:rFonts w:ascii="Times New Roman" w:hAnsi="Times New Roman" w:cs="Times New Roman"/>
            <w:noProof/>
            <w:sz w:val="24"/>
            <w:szCs w:val="24"/>
          </w:rPr>
          <w:t>Gambar 3</w:t>
        </w:r>
        <w:r w:rsidR="002026F7">
          <w:rPr>
            <w:rStyle w:val="Hyperlink"/>
            <w:rFonts w:ascii="Times New Roman" w:hAnsi="Times New Roman" w:cs="Times New Roman"/>
            <w:noProof/>
            <w:sz w:val="24"/>
            <w:szCs w:val="24"/>
          </w:rPr>
          <w:t>5</w:t>
        </w:r>
        <w:r w:rsidR="00382B53" w:rsidRPr="00382B53">
          <w:rPr>
            <w:rStyle w:val="Hyperlink"/>
            <w:rFonts w:ascii="Times New Roman" w:hAnsi="Times New Roman" w:cs="Times New Roman"/>
            <w:noProof/>
            <w:sz w:val="24"/>
            <w:szCs w:val="24"/>
          </w:rPr>
          <w:t>. Shuhei dan Fuyuka kelaparan</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89" w:history="1">
        <w:r w:rsidR="00382B53" w:rsidRPr="00382B53">
          <w:rPr>
            <w:rStyle w:val="Hyperlink"/>
            <w:rFonts w:ascii="Times New Roman" w:hAnsi="Times New Roman" w:cs="Times New Roman"/>
            <w:noProof/>
            <w:sz w:val="24"/>
            <w:szCs w:val="24"/>
          </w:rPr>
          <w:t>Gambar 3</w:t>
        </w:r>
        <w:r w:rsidR="002026F7">
          <w:rPr>
            <w:rStyle w:val="Hyperlink"/>
            <w:rFonts w:ascii="Times New Roman" w:hAnsi="Times New Roman" w:cs="Times New Roman"/>
            <w:noProof/>
            <w:sz w:val="24"/>
            <w:szCs w:val="24"/>
          </w:rPr>
          <w:t>6</w:t>
        </w:r>
        <w:r w:rsidR="00382B53" w:rsidRPr="00382B53">
          <w:rPr>
            <w:rStyle w:val="Hyperlink"/>
            <w:rFonts w:ascii="Times New Roman" w:hAnsi="Times New Roman" w:cs="Times New Roman"/>
            <w:noProof/>
            <w:sz w:val="24"/>
            <w:szCs w:val="24"/>
          </w:rPr>
          <w:t>. Adegan Akiko Misumi membentak Shuhe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90" w:history="1">
        <w:r w:rsidR="00382B53" w:rsidRPr="00382B53">
          <w:rPr>
            <w:rStyle w:val="Hyperlink"/>
            <w:rFonts w:ascii="Times New Roman" w:hAnsi="Times New Roman" w:cs="Times New Roman"/>
            <w:noProof/>
            <w:sz w:val="24"/>
            <w:szCs w:val="24"/>
          </w:rPr>
          <w:t>Gambar 3</w:t>
        </w:r>
        <w:r w:rsidR="002026F7">
          <w:rPr>
            <w:rStyle w:val="Hyperlink"/>
            <w:rFonts w:ascii="Times New Roman" w:hAnsi="Times New Roman" w:cs="Times New Roman"/>
            <w:noProof/>
            <w:sz w:val="24"/>
            <w:szCs w:val="24"/>
          </w:rPr>
          <w:t>7</w:t>
        </w:r>
        <w:r w:rsidR="00382B53" w:rsidRPr="00382B53">
          <w:rPr>
            <w:rStyle w:val="Hyperlink"/>
            <w:rFonts w:ascii="Times New Roman" w:hAnsi="Times New Roman" w:cs="Times New Roman"/>
            <w:noProof/>
            <w:sz w:val="24"/>
            <w:szCs w:val="24"/>
          </w:rPr>
          <w:t>. Adegan Akiko Misumi membentak Shuhe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91" w:history="1">
        <w:r w:rsidR="00382B53" w:rsidRPr="00382B53">
          <w:rPr>
            <w:rStyle w:val="Hyperlink"/>
            <w:rFonts w:ascii="Times New Roman" w:hAnsi="Times New Roman" w:cs="Times New Roman"/>
            <w:noProof/>
            <w:sz w:val="24"/>
            <w:szCs w:val="24"/>
          </w:rPr>
          <w:t>Gambar 3</w:t>
        </w:r>
        <w:r w:rsidR="002026F7">
          <w:rPr>
            <w:rStyle w:val="Hyperlink"/>
            <w:rFonts w:ascii="Times New Roman" w:hAnsi="Times New Roman" w:cs="Times New Roman"/>
            <w:noProof/>
            <w:sz w:val="24"/>
            <w:szCs w:val="24"/>
          </w:rPr>
          <w:t>8</w:t>
        </w:r>
        <w:r w:rsidR="00382B53" w:rsidRPr="00382B53">
          <w:rPr>
            <w:rStyle w:val="Hyperlink"/>
            <w:rFonts w:ascii="Times New Roman" w:hAnsi="Times New Roman" w:cs="Times New Roman"/>
            <w:noProof/>
            <w:sz w:val="24"/>
            <w:szCs w:val="24"/>
          </w:rPr>
          <w:t>. Adegan Shuhei bolos sekolah</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92" w:history="1">
        <w:r w:rsidR="00382B53" w:rsidRPr="00382B53">
          <w:rPr>
            <w:rStyle w:val="Hyperlink"/>
            <w:rFonts w:ascii="Times New Roman" w:hAnsi="Times New Roman" w:cs="Times New Roman"/>
            <w:noProof/>
            <w:sz w:val="24"/>
            <w:szCs w:val="24"/>
          </w:rPr>
          <w:t xml:space="preserve">Gambar </w:t>
        </w:r>
        <w:r w:rsidR="002026F7">
          <w:rPr>
            <w:rStyle w:val="Hyperlink"/>
            <w:rFonts w:ascii="Times New Roman" w:hAnsi="Times New Roman" w:cs="Times New Roman"/>
            <w:noProof/>
            <w:sz w:val="24"/>
            <w:szCs w:val="24"/>
          </w:rPr>
          <w:t>39</w:t>
        </w:r>
        <w:r w:rsidR="00382B53" w:rsidRPr="00382B53">
          <w:rPr>
            <w:rStyle w:val="Hyperlink"/>
            <w:rFonts w:ascii="Times New Roman" w:hAnsi="Times New Roman" w:cs="Times New Roman"/>
            <w:noProof/>
            <w:sz w:val="24"/>
            <w:szCs w:val="24"/>
          </w:rPr>
          <w:t>. Akiko meminta Shuhei untuk bolos sekolah</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93" w:history="1">
        <w:r w:rsidR="00382B53" w:rsidRPr="00382B53">
          <w:rPr>
            <w:rStyle w:val="Hyperlink"/>
            <w:rFonts w:ascii="Times New Roman" w:hAnsi="Times New Roman" w:cs="Times New Roman"/>
            <w:noProof/>
            <w:sz w:val="24"/>
            <w:szCs w:val="24"/>
          </w:rPr>
          <w:t>Gambar 4</w:t>
        </w:r>
        <w:r w:rsidR="002026F7">
          <w:rPr>
            <w:rStyle w:val="Hyperlink"/>
            <w:rFonts w:ascii="Times New Roman" w:hAnsi="Times New Roman" w:cs="Times New Roman"/>
            <w:noProof/>
            <w:sz w:val="24"/>
            <w:szCs w:val="24"/>
          </w:rPr>
          <w:t>0</w:t>
        </w:r>
        <w:r w:rsidR="00382B53" w:rsidRPr="00382B53">
          <w:rPr>
            <w:rStyle w:val="Hyperlink"/>
            <w:rFonts w:ascii="Times New Roman" w:hAnsi="Times New Roman" w:cs="Times New Roman"/>
            <w:noProof/>
            <w:sz w:val="24"/>
            <w:szCs w:val="24"/>
          </w:rPr>
          <w:t>. Akiko menolak pemberian buku untuk Shuhe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94" w:history="1">
        <w:r w:rsidR="00382B53" w:rsidRPr="00382B53">
          <w:rPr>
            <w:rStyle w:val="Hyperlink"/>
            <w:rFonts w:ascii="Times New Roman" w:hAnsi="Times New Roman" w:cs="Times New Roman"/>
            <w:noProof/>
            <w:sz w:val="24"/>
            <w:szCs w:val="24"/>
          </w:rPr>
          <w:t>Gambar 4</w:t>
        </w:r>
        <w:r w:rsidR="002026F7">
          <w:rPr>
            <w:rStyle w:val="Hyperlink"/>
            <w:rFonts w:ascii="Times New Roman" w:hAnsi="Times New Roman" w:cs="Times New Roman"/>
            <w:noProof/>
            <w:sz w:val="24"/>
            <w:szCs w:val="24"/>
          </w:rPr>
          <w:t>1</w:t>
        </w:r>
        <w:r w:rsidR="00382B53" w:rsidRPr="00382B53">
          <w:rPr>
            <w:rStyle w:val="Hyperlink"/>
            <w:rFonts w:ascii="Times New Roman" w:hAnsi="Times New Roman" w:cs="Times New Roman"/>
            <w:noProof/>
            <w:sz w:val="24"/>
            <w:szCs w:val="24"/>
          </w:rPr>
          <w:t>. Adegan Akiko Misumi membentak dan mengancam Shuhe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95" w:history="1">
        <w:r w:rsidR="00382B53" w:rsidRPr="00382B53">
          <w:rPr>
            <w:rStyle w:val="Hyperlink"/>
            <w:rFonts w:ascii="Times New Roman" w:hAnsi="Times New Roman" w:cs="Times New Roman"/>
            <w:noProof/>
            <w:sz w:val="24"/>
            <w:szCs w:val="24"/>
          </w:rPr>
          <w:t>Gambar 4</w:t>
        </w:r>
        <w:r w:rsidR="002026F7">
          <w:rPr>
            <w:rStyle w:val="Hyperlink"/>
            <w:rFonts w:ascii="Times New Roman" w:hAnsi="Times New Roman" w:cs="Times New Roman"/>
            <w:noProof/>
            <w:sz w:val="24"/>
            <w:szCs w:val="24"/>
          </w:rPr>
          <w:t>2</w:t>
        </w:r>
        <w:r w:rsidR="00382B53" w:rsidRPr="00382B53">
          <w:rPr>
            <w:rStyle w:val="Hyperlink"/>
            <w:rFonts w:ascii="Times New Roman" w:hAnsi="Times New Roman" w:cs="Times New Roman"/>
            <w:noProof/>
            <w:sz w:val="24"/>
            <w:szCs w:val="24"/>
          </w:rPr>
          <w:t>. Adegan Misumi mengancam Shuhei</w:t>
        </w:r>
      </w:hyperlink>
    </w:p>
    <w:p w:rsidR="00382B53" w:rsidRPr="00382B53" w:rsidRDefault="00A7054B">
      <w:pPr>
        <w:pStyle w:val="TableofFigures"/>
        <w:tabs>
          <w:tab w:val="right" w:leader="dot" w:pos="7928"/>
        </w:tabs>
        <w:rPr>
          <w:rFonts w:ascii="Times New Roman" w:hAnsi="Times New Roman" w:cs="Times New Roman"/>
          <w:noProof/>
          <w:kern w:val="2"/>
          <w:sz w:val="24"/>
          <w:szCs w:val="24"/>
          <w:lang w:val="en-ID"/>
        </w:rPr>
      </w:pPr>
      <w:hyperlink w:anchor="_Toc149598996" w:history="1">
        <w:r w:rsidR="00382B53" w:rsidRPr="00382B53">
          <w:rPr>
            <w:rStyle w:val="Hyperlink"/>
            <w:rFonts w:ascii="Times New Roman" w:hAnsi="Times New Roman" w:cs="Times New Roman"/>
            <w:noProof/>
            <w:sz w:val="24"/>
            <w:szCs w:val="24"/>
          </w:rPr>
          <w:t>Gambar 4</w:t>
        </w:r>
        <w:r w:rsidR="002026F7">
          <w:rPr>
            <w:rStyle w:val="Hyperlink"/>
            <w:rFonts w:ascii="Times New Roman" w:hAnsi="Times New Roman" w:cs="Times New Roman"/>
            <w:noProof/>
            <w:sz w:val="24"/>
            <w:szCs w:val="24"/>
          </w:rPr>
          <w:t>3</w:t>
        </w:r>
        <w:r w:rsidR="00382B53" w:rsidRPr="00382B53">
          <w:rPr>
            <w:rStyle w:val="Hyperlink"/>
            <w:rFonts w:ascii="Times New Roman" w:hAnsi="Times New Roman" w:cs="Times New Roman"/>
            <w:noProof/>
            <w:sz w:val="24"/>
            <w:szCs w:val="24"/>
          </w:rPr>
          <w:t>. Shuhei dan Fuyuka terlantar di jalan</w:t>
        </w:r>
      </w:hyperlink>
    </w:p>
    <w:p w:rsidR="00382B53" w:rsidRDefault="00A7054B">
      <w:pPr>
        <w:pStyle w:val="TableofFigures"/>
        <w:tabs>
          <w:tab w:val="right" w:leader="dot" w:pos="7928"/>
        </w:tabs>
        <w:rPr>
          <w:rStyle w:val="Hyperlink"/>
          <w:rFonts w:ascii="Times New Roman" w:hAnsi="Times New Roman" w:cs="Times New Roman"/>
          <w:noProof/>
          <w:sz w:val="24"/>
          <w:szCs w:val="24"/>
        </w:rPr>
      </w:pPr>
      <w:hyperlink w:anchor="_Toc149598997" w:history="1">
        <w:r w:rsidR="00382B53" w:rsidRPr="00382B53">
          <w:rPr>
            <w:rStyle w:val="Hyperlink"/>
            <w:rFonts w:ascii="Times New Roman" w:hAnsi="Times New Roman" w:cs="Times New Roman"/>
            <w:noProof/>
            <w:sz w:val="24"/>
            <w:szCs w:val="24"/>
          </w:rPr>
          <w:t>Gambar 4</w:t>
        </w:r>
        <w:r w:rsidR="002026F7">
          <w:rPr>
            <w:rStyle w:val="Hyperlink"/>
            <w:rFonts w:ascii="Times New Roman" w:hAnsi="Times New Roman" w:cs="Times New Roman"/>
            <w:noProof/>
            <w:sz w:val="24"/>
            <w:szCs w:val="24"/>
          </w:rPr>
          <w:t>4</w:t>
        </w:r>
        <w:r w:rsidR="00382B53" w:rsidRPr="00382B53">
          <w:rPr>
            <w:rStyle w:val="Hyperlink"/>
            <w:rFonts w:ascii="Times New Roman" w:hAnsi="Times New Roman" w:cs="Times New Roman"/>
            <w:noProof/>
            <w:sz w:val="24"/>
            <w:szCs w:val="24"/>
          </w:rPr>
          <w:t>. Adegan Ryo memukul dan membanting Shuhei</w:t>
        </w:r>
      </w:hyperlink>
    </w:p>
    <w:p w:rsidR="00E534D1" w:rsidRPr="00E534D1" w:rsidRDefault="00E534D1" w:rsidP="00E534D1"/>
    <w:p w:rsidR="00B86133" w:rsidRPr="00382B53" w:rsidRDefault="00A7054B" w:rsidP="00B86133">
      <w:pPr>
        <w:rPr>
          <w:b/>
          <w:bCs/>
          <w:lang w:val="sv-SE"/>
        </w:rPr>
      </w:pPr>
      <w:r w:rsidRPr="00382B53">
        <w:fldChar w:fldCharType="end"/>
      </w:r>
      <w:r w:rsidR="00B86133" w:rsidRPr="00382B53">
        <w:rPr>
          <w:b/>
          <w:bCs/>
          <w:lang w:val="sv-SE"/>
        </w:rPr>
        <w:br w:type="page"/>
      </w:r>
    </w:p>
    <w:p w:rsidR="00B86133" w:rsidRDefault="00B86133" w:rsidP="00254566">
      <w:pPr>
        <w:pStyle w:val="Heading1"/>
      </w:pPr>
      <w:bookmarkStart w:id="36" w:name="_Toc150435451"/>
      <w:r>
        <w:lastRenderedPageBreak/>
        <w:t>INTISARI</w:t>
      </w:r>
      <w:bookmarkEnd w:id="36"/>
    </w:p>
    <w:p w:rsidR="00B86133" w:rsidRDefault="00B86133" w:rsidP="00B86133">
      <w:pPr>
        <w:jc w:val="both"/>
      </w:pPr>
      <w:r w:rsidRPr="00F25CCD">
        <w:rPr>
          <w:lang w:val="sv-SE"/>
        </w:rPr>
        <w:t xml:space="preserve">Saragih, Janismay M.V, </w:t>
      </w:r>
      <w:r w:rsidRPr="003A317B">
        <w:rPr>
          <w:rFonts w:eastAsia="Times New Roman"/>
          <w:lang w:val="sv-SE"/>
        </w:rPr>
        <w:t>“Kekerasan Anak dalam</w:t>
      </w:r>
      <w:r>
        <w:rPr>
          <w:rFonts w:eastAsia="Times New Roman"/>
          <w:lang w:val="sv-SE"/>
        </w:rPr>
        <w:t xml:space="preserve"> film</w:t>
      </w:r>
      <w:r w:rsidRPr="78EEC103">
        <w:rPr>
          <w:rFonts w:ascii="MS Mincho" w:hAnsi="MS Mincho" w:cs="MS Mincho" w:hint="eastAsia"/>
          <w:color w:val="000000" w:themeColor="text1"/>
        </w:rPr>
        <w:t>マザー</w:t>
      </w:r>
      <w:r w:rsidRPr="003A317B">
        <w:rPr>
          <w:rFonts w:eastAsia="Times New Roman"/>
          <w:color w:val="000000" w:themeColor="text1"/>
          <w:lang w:val="sv-SE"/>
        </w:rPr>
        <w:t xml:space="preserve"> (</w:t>
      </w:r>
      <w:r w:rsidRPr="003A317B">
        <w:rPr>
          <w:rFonts w:eastAsia="Times New Roman"/>
          <w:i/>
          <w:iCs/>
          <w:color w:val="000000" w:themeColor="text1"/>
          <w:lang w:val="sv-SE"/>
        </w:rPr>
        <w:t>Mother</w:t>
      </w:r>
      <w:r w:rsidRPr="003A317B">
        <w:rPr>
          <w:rFonts w:eastAsia="Times New Roman"/>
          <w:color w:val="000000" w:themeColor="text1"/>
          <w:lang w:val="sv-SE"/>
        </w:rPr>
        <w:t>)</w:t>
      </w:r>
      <w:r>
        <w:rPr>
          <w:rFonts w:eastAsia="Times New Roman"/>
          <w:color w:val="000000" w:themeColor="text1"/>
          <w:lang w:val="sv-SE"/>
        </w:rPr>
        <w:t xml:space="preserve"> karya Sutradara Tatsushi Omori (Kajian Sosiologi Sastra)</w:t>
      </w:r>
      <w:r w:rsidRPr="003A317B">
        <w:rPr>
          <w:rFonts w:eastAsia="Times New Roman"/>
          <w:lang w:val="sv-SE"/>
        </w:rPr>
        <w:t xml:space="preserve">”, </w:t>
      </w:r>
      <w:r w:rsidR="00B1739D">
        <w:rPr>
          <w:lang w:val="sv-SE"/>
        </w:rPr>
        <w:t>S</w:t>
      </w:r>
      <w:r w:rsidRPr="00F25CCD">
        <w:rPr>
          <w:lang w:val="sv-SE"/>
        </w:rPr>
        <w:t>kripsi</w:t>
      </w:r>
      <w:r w:rsidR="00B1739D">
        <w:rPr>
          <w:lang w:val="sv-SE"/>
        </w:rPr>
        <w:t xml:space="preserve"> J</w:t>
      </w:r>
      <w:r w:rsidRPr="00F25CCD">
        <w:rPr>
          <w:lang w:val="sv-SE"/>
        </w:rPr>
        <w:t>urusan</w:t>
      </w:r>
      <w:r w:rsidR="00B1739D">
        <w:rPr>
          <w:lang w:val="sv-SE"/>
        </w:rPr>
        <w:t xml:space="preserve"> s</w:t>
      </w:r>
      <w:r w:rsidRPr="00F25CCD">
        <w:rPr>
          <w:lang w:val="sv-SE"/>
        </w:rPr>
        <w:t xml:space="preserve">tudi Bahasa dan Kebudayaan Jepang Fakultas Ilmu Budaya. </w:t>
      </w:r>
      <w:r w:rsidRPr="00FD7127">
        <w:t xml:space="preserve">Dosen Universitas Diponegoro. Pembimbing </w:t>
      </w:r>
      <w:r w:rsidRPr="78EEC103">
        <w:rPr>
          <w:rFonts w:eastAsia="Times New Roman"/>
        </w:rPr>
        <w:t>Yuliani Rahmah, S.Pd., M. Hum</w:t>
      </w:r>
      <w:r>
        <w:rPr>
          <w:rFonts w:eastAsia="Times New Roman"/>
        </w:rPr>
        <w:t>.</w:t>
      </w:r>
    </w:p>
    <w:p w:rsidR="00B86133" w:rsidRDefault="00B86133" w:rsidP="00B86133">
      <w:pPr>
        <w:jc w:val="both"/>
      </w:pPr>
    </w:p>
    <w:p w:rsidR="00B86133" w:rsidRDefault="00B86133" w:rsidP="00B86133">
      <w:pPr>
        <w:jc w:val="both"/>
      </w:pPr>
      <w:r w:rsidRPr="00E64180">
        <w:rPr>
          <w:color w:val="000000" w:themeColor="text1"/>
        </w:rPr>
        <w:t xml:space="preserve">Film </w:t>
      </w:r>
      <w:r w:rsidRPr="78EEC103">
        <w:rPr>
          <w:rFonts w:ascii="MS Mincho" w:hAnsi="MS Mincho" w:cs="MS Mincho" w:hint="eastAsia"/>
          <w:color w:val="000000" w:themeColor="text1"/>
        </w:rPr>
        <w:t>マザー</w:t>
      </w:r>
      <w:r w:rsidRPr="003A317B">
        <w:rPr>
          <w:rFonts w:eastAsia="Times New Roman"/>
          <w:color w:val="000000" w:themeColor="text1"/>
          <w:lang w:val="sv-SE"/>
        </w:rPr>
        <w:t xml:space="preserve"> (</w:t>
      </w:r>
      <w:r w:rsidRPr="00054CA1">
        <w:rPr>
          <w:rFonts w:eastAsia="Times New Roman"/>
          <w:i/>
          <w:iCs/>
          <w:color w:val="000000" w:themeColor="text1"/>
          <w:lang w:val="sv-SE"/>
        </w:rPr>
        <w:t>Mother</w:t>
      </w:r>
      <w:r>
        <w:rPr>
          <w:rFonts w:eastAsia="Times New Roman"/>
          <w:i/>
          <w:iCs/>
          <w:color w:val="000000" w:themeColor="text1"/>
          <w:lang w:val="sv-SE"/>
        </w:rPr>
        <w:t>)</w:t>
      </w:r>
      <w:r w:rsidRPr="00054CA1">
        <w:t xml:space="preserve"> menceritakan mengenai kehidupan seorang ibu dan anaknya, serta berbagai permasalahan yang ditimbulkan oleh perilaku ibu dan perlakuan buruk terhadap anak. </w:t>
      </w:r>
      <w:r>
        <w:t>Tujuan dari penelitian ini adalah</w:t>
      </w:r>
      <w:r w:rsidRPr="00054CA1">
        <w:t xml:space="preserve"> untuk membahas unsur naratif </w:t>
      </w:r>
      <w:r w:rsidRPr="00FD7127">
        <w:rPr>
          <w:lang w:val="en-ID"/>
        </w:rPr>
        <w:t>yang meliputi unsur naratif dengan ruang, naratif dengan waktu dan struktur tiga babak</w:t>
      </w:r>
      <w:r>
        <w:rPr>
          <w:lang w:val="en-ID"/>
        </w:rPr>
        <w:t xml:space="preserve">, </w:t>
      </w:r>
      <w:r w:rsidRPr="00FD7127">
        <w:rPr>
          <w:lang w:val="en-ID"/>
        </w:rPr>
        <w:t xml:space="preserve">serta menjelaskan </w:t>
      </w:r>
      <w:r>
        <w:rPr>
          <w:lang w:val="en-ID"/>
        </w:rPr>
        <w:t xml:space="preserve">bentuk-bentuk kekerasan anak </w:t>
      </w:r>
      <w:r w:rsidRPr="003A317B">
        <w:rPr>
          <w:rFonts w:eastAsia="Times New Roman"/>
          <w:lang w:val="sv-SE"/>
        </w:rPr>
        <w:t>dalam</w:t>
      </w:r>
      <w:r>
        <w:rPr>
          <w:rFonts w:eastAsia="Times New Roman"/>
          <w:lang w:val="sv-SE"/>
        </w:rPr>
        <w:t xml:space="preserve"> film</w:t>
      </w:r>
      <w:r w:rsidRPr="78EEC103">
        <w:rPr>
          <w:rFonts w:ascii="MS Mincho" w:hAnsi="MS Mincho" w:cs="MS Mincho" w:hint="eastAsia"/>
          <w:color w:val="000000" w:themeColor="text1"/>
        </w:rPr>
        <w:t>マザー</w:t>
      </w:r>
      <w:r w:rsidRPr="003A317B">
        <w:rPr>
          <w:rFonts w:eastAsia="Times New Roman"/>
          <w:color w:val="000000" w:themeColor="text1"/>
          <w:lang w:val="sv-SE"/>
        </w:rPr>
        <w:t xml:space="preserve"> (</w:t>
      </w:r>
      <w:r w:rsidRPr="003A317B">
        <w:rPr>
          <w:rFonts w:eastAsia="Times New Roman"/>
          <w:i/>
          <w:iCs/>
          <w:color w:val="000000" w:themeColor="text1"/>
          <w:lang w:val="sv-SE"/>
        </w:rPr>
        <w:t>Mother</w:t>
      </w:r>
      <w:r w:rsidRPr="003A317B">
        <w:rPr>
          <w:rFonts w:eastAsia="Times New Roman"/>
          <w:color w:val="000000" w:themeColor="text1"/>
          <w:lang w:val="sv-SE"/>
        </w:rPr>
        <w:t>)</w:t>
      </w:r>
      <w:r>
        <w:rPr>
          <w:rFonts w:eastAsia="Times New Roman"/>
          <w:color w:val="000000" w:themeColor="text1"/>
          <w:lang w:val="sv-SE"/>
        </w:rPr>
        <w:t xml:space="preserve"> karya sutradara Tatsushi Omori.</w:t>
      </w:r>
      <w:r w:rsidRPr="00FD7127">
        <w:t xml:space="preserve"> Teori yang digunakan dalam penelitian ini adalah teori </w:t>
      </w:r>
      <w:r>
        <w:t>MemahamiFilm</w:t>
      </w:r>
      <w:r w:rsidRPr="00FD7127">
        <w:t xml:space="preserve"> oleh Himawan Pratista untuk </w:t>
      </w:r>
      <w:r>
        <w:t>menganalisis</w:t>
      </w:r>
      <w:r w:rsidRPr="00FD7127">
        <w:t xml:space="preserve"> unsur </w:t>
      </w:r>
      <w:r>
        <w:t>naratif yang terdapat dalam film ini</w:t>
      </w:r>
      <w:r w:rsidRPr="00FD7127">
        <w:t>. Teori kedua yang digunakan dalam penelitian ini adalah teori k</w:t>
      </w:r>
      <w:r>
        <w:t xml:space="preserve">esusastraan yang </w:t>
      </w:r>
      <w:r w:rsidRPr="00FD7127">
        <w:t>dikemukakan oleh</w:t>
      </w:r>
      <w:r>
        <w:t xml:space="preserve"> Rene Wellek dan Austin Warren.</w:t>
      </w:r>
      <w:r w:rsidRPr="00FD7127">
        <w:rPr>
          <w:lang w:val="en-ID"/>
        </w:rPr>
        <w:t xml:space="preserve">Setelah dilakukan penelitian, ditemukan bahwa </w:t>
      </w:r>
      <w:r>
        <w:rPr>
          <w:lang w:val="en-ID"/>
        </w:rPr>
        <w:t xml:space="preserve">bentuk kekerasan pada anak </w:t>
      </w:r>
      <w:r w:rsidRPr="00572F58">
        <w:t xml:space="preserve">memberikan dampak traumatis yang mengganggu perkembangan psikososial dan kepercayaan diri. </w:t>
      </w:r>
      <w:r>
        <w:t>Sampai anakremaja</w:t>
      </w:r>
      <w:r w:rsidRPr="00572F58">
        <w:t>,</w:t>
      </w:r>
      <w:r>
        <w:t xml:space="preserve"> iamengalami kesulitan</w:t>
      </w:r>
      <w:r w:rsidRPr="00572F58">
        <w:t xml:space="preserve"> bersosialisasi, mengungkapkan keinginan, menolak permintaan karena merasa takut akan ditinggalkan oleh orang terdekat. </w:t>
      </w:r>
    </w:p>
    <w:p w:rsidR="00B86133" w:rsidRPr="00572F58" w:rsidRDefault="00B86133" w:rsidP="00B86133">
      <w:pPr>
        <w:jc w:val="both"/>
        <w:rPr>
          <w:lang w:val="en-ID"/>
        </w:rPr>
      </w:pPr>
    </w:p>
    <w:p w:rsidR="00B86133" w:rsidRDefault="00B86133" w:rsidP="00B86133">
      <w:pPr>
        <w:jc w:val="both"/>
      </w:pPr>
      <w:r w:rsidRPr="00FD7127">
        <w:rPr>
          <w:b/>
          <w:bCs/>
        </w:rPr>
        <w:t>Kata kunci</w:t>
      </w:r>
      <w:r w:rsidRPr="00FD7127">
        <w:t xml:space="preserve">: </w:t>
      </w:r>
      <w:r>
        <w:rPr>
          <w:i/>
          <w:iCs/>
        </w:rPr>
        <w:t>Mother</w:t>
      </w:r>
      <w:r w:rsidRPr="00FD7127">
        <w:t xml:space="preserve">, </w:t>
      </w:r>
      <w:r>
        <w:t>Film</w:t>
      </w:r>
      <w:r w:rsidRPr="00FD7127">
        <w:t xml:space="preserve">, </w:t>
      </w:r>
      <w:r>
        <w:t>Kekerasan terhadap Anak</w:t>
      </w:r>
      <w:r w:rsidRPr="00FD7127">
        <w:t xml:space="preserve">, Struktur </w:t>
      </w:r>
      <w:r>
        <w:t xml:space="preserve">Naratif </w:t>
      </w:r>
      <w:r w:rsidRPr="00FD7127">
        <w:t>Film</w:t>
      </w:r>
    </w:p>
    <w:p w:rsidR="00B86133" w:rsidRDefault="00B86133" w:rsidP="00B86133">
      <w:pPr>
        <w:jc w:val="both"/>
        <w:rPr>
          <w:b/>
          <w:bCs/>
          <w:lang w:val="sv-SE"/>
        </w:rPr>
      </w:pPr>
    </w:p>
    <w:p w:rsidR="00B86133" w:rsidRDefault="00B86133" w:rsidP="00B86133">
      <w:pPr>
        <w:rPr>
          <w:b/>
          <w:bCs/>
          <w:lang w:val="sv-SE"/>
        </w:rPr>
      </w:pPr>
      <w:r>
        <w:rPr>
          <w:b/>
          <w:bCs/>
          <w:lang w:val="sv-SE"/>
        </w:rPr>
        <w:br w:type="page"/>
      </w:r>
    </w:p>
    <w:p w:rsidR="00B86133" w:rsidRDefault="00B86133" w:rsidP="00254566">
      <w:pPr>
        <w:pStyle w:val="Heading1"/>
      </w:pPr>
      <w:bookmarkStart w:id="37" w:name="_Toc150435452"/>
      <w:r>
        <w:lastRenderedPageBreak/>
        <w:t>ABSTRACT</w:t>
      </w:r>
      <w:bookmarkEnd w:id="37"/>
    </w:p>
    <w:p w:rsidR="00B86133" w:rsidRPr="009E1C8B" w:rsidRDefault="00B86133" w:rsidP="00B86133">
      <w:pPr>
        <w:jc w:val="both"/>
        <w:rPr>
          <w:i/>
          <w:iCs/>
          <w:lang w:val="sv-SE"/>
        </w:rPr>
      </w:pPr>
      <w:r w:rsidRPr="009E1C8B">
        <w:rPr>
          <w:rFonts w:hint="eastAsia"/>
          <w:i/>
          <w:iCs/>
          <w:lang w:val="sv-SE"/>
        </w:rPr>
        <w:t xml:space="preserve">Saragih, Janismay M.V, "Child Abuse </w:t>
      </w:r>
      <w:r w:rsidR="00FA402D">
        <w:rPr>
          <w:i/>
          <w:iCs/>
          <w:lang w:val="sv-SE"/>
        </w:rPr>
        <w:t>of Japanese</w:t>
      </w:r>
      <w:r w:rsidRPr="009E1C8B">
        <w:rPr>
          <w:rFonts w:hint="eastAsia"/>
          <w:i/>
          <w:iCs/>
          <w:lang w:val="sv-SE"/>
        </w:rPr>
        <w:t xml:space="preserve"> Film </w:t>
      </w:r>
      <w:r w:rsidRPr="009E1C8B">
        <w:rPr>
          <w:rFonts w:ascii="MS Mincho" w:eastAsia="MS Mincho" w:hAnsi="MS Mincho" w:cs="MS Mincho" w:hint="eastAsia"/>
          <w:i/>
          <w:iCs/>
          <w:lang w:val="sv-SE"/>
        </w:rPr>
        <w:t>マザー</w:t>
      </w:r>
      <w:r w:rsidRPr="009E1C8B">
        <w:rPr>
          <w:rFonts w:hint="eastAsia"/>
          <w:i/>
          <w:iCs/>
          <w:lang w:val="sv-SE"/>
        </w:rPr>
        <w:t xml:space="preserve"> (Mother) Directed by Tatsushi Omori </w:t>
      </w:r>
      <w:r w:rsidR="00610FDF">
        <w:rPr>
          <w:i/>
          <w:iCs/>
          <w:lang w:val="sv-SE"/>
        </w:rPr>
        <w:t xml:space="preserve">a </w:t>
      </w:r>
      <w:r>
        <w:rPr>
          <w:i/>
          <w:iCs/>
          <w:lang w:val="sv-SE"/>
        </w:rPr>
        <w:t xml:space="preserve">Literary </w:t>
      </w:r>
      <w:r w:rsidRPr="009E1C8B">
        <w:rPr>
          <w:rFonts w:hint="eastAsia"/>
          <w:i/>
          <w:iCs/>
          <w:lang w:val="sv-SE"/>
        </w:rPr>
        <w:t>Sociological Study</w:t>
      </w:r>
      <w:r>
        <w:rPr>
          <w:i/>
          <w:iCs/>
          <w:lang w:val="sv-SE"/>
        </w:rPr>
        <w:t>. Thesis</w:t>
      </w:r>
      <w:r w:rsidRPr="009E1C8B">
        <w:rPr>
          <w:rFonts w:hint="eastAsia"/>
          <w:i/>
          <w:iCs/>
          <w:lang w:val="sv-SE"/>
        </w:rPr>
        <w:t xml:space="preserve">. </w:t>
      </w:r>
      <w:r w:rsidRPr="00D63F4C">
        <w:rPr>
          <w:i/>
          <w:iCs/>
        </w:rPr>
        <w:t xml:space="preserve">Department of Japanese Language and Culture Studies, Faculty of Humanities. Diponegoro University lecturer. </w:t>
      </w:r>
      <w:r>
        <w:rPr>
          <w:i/>
          <w:iCs/>
        </w:rPr>
        <w:t xml:space="preserve">Supervisor </w:t>
      </w:r>
      <w:r w:rsidRPr="009E1C8B">
        <w:rPr>
          <w:rFonts w:hint="eastAsia"/>
          <w:i/>
          <w:iCs/>
          <w:lang w:val="sv-SE"/>
        </w:rPr>
        <w:t>Yulia</w:t>
      </w:r>
      <w:r w:rsidRPr="009E1C8B">
        <w:rPr>
          <w:i/>
          <w:iCs/>
          <w:lang w:val="sv-SE"/>
        </w:rPr>
        <w:t>ni Rahmah, S.Pd., M. Hum.</w:t>
      </w:r>
    </w:p>
    <w:p w:rsidR="00B86133" w:rsidRPr="009E1C8B" w:rsidRDefault="00B86133" w:rsidP="00B86133">
      <w:pPr>
        <w:jc w:val="both"/>
        <w:rPr>
          <w:i/>
          <w:iCs/>
          <w:lang w:val="sv-SE"/>
        </w:rPr>
      </w:pPr>
    </w:p>
    <w:p w:rsidR="006C606B" w:rsidRDefault="00B86133" w:rsidP="00B86133">
      <w:pPr>
        <w:jc w:val="both"/>
        <w:rPr>
          <w:lang w:val="sv-SE"/>
        </w:rPr>
      </w:pPr>
      <w:r w:rsidRPr="009E1C8B">
        <w:rPr>
          <w:rFonts w:ascii="MS Mincho" w:eastAsia="MS Mincho" w:hAnsi="MS Mincho" w:cs="MS Mincho" w:hint="eastAsia"/>
          <w:i/>
          <w:iCs/>
          <w:lang w:val="sv-SE"/>
        </w:rPr>
        <w:t>マザー</w:t>
      </w:r>
      <w:r w:rsidRPr="009E1C8B">
        <w:rPr>
          <w:rFonts w:hint="eastAsia"/>
          <w:i/>
          <w:iCs/>
          <w:lang w:val="sv-SE"/>
        </w:rPr>
        <w:t xml:space="preserve"> (Mother) </w:t>
      </w:r>
      <w:r>
        <w:rPr>
          <w:i/>
          <w:iCs/>
          <w:lang w:val="sv-SE"/>
        </w:rPr>
        <w:t xml:space="preserve">tells about </w:t>
      </w:r>
      <w:r w:rsidRPr="009E1C8B">
        <w:rPr>
          <w:rFonts w:hint="eastAsia"/>
          <w:i/>
          <w:iCs/>
          <w:lang w:val="sv-SE"/>
        </w:rPr>
        <w:t xml:space="preserve">the life of a mother and her child, along with various issues arising from the mother's behavior and mistreatment of the child. The </w:t>
      </w:r>
      <w:r>
        <w:rPr>
          <w:i/>
          <w:iCs/>
          <w:lang w:val="sv-SE"/>
        </w:rPr>
        <w:t>purpose</w:t>
      </w:r>
      <w:r w:rsidRPr="009E1C8B">
        <w:rPr>
          <w:rFonts w:hint="eastAsia"/>
          <w:i/>
          <w:iCs/>
          <w:lang w:val="sv-SE"/>
        </w:rPr>
        <w:t xml:space="preserve"> of this research is to ex</w:t>
      </w:r>
      <w:r>
        <w:rPr>
          <w:i/>
          <w:iCs/>
          <w:lang w:val="sv-SE"/>
        </w:rPr>
        <w:t>plain</w:t>
      </w:r>
      <w:r w:rsidRPr="009E1C8B">
        <w:rPr>
          <w:rFonts w:hint="eastAsia"/>
          <w:i/>
          <w:iCs/>
          <w:lang w:val="sv-SE"/>
        </w:rPr>
        <w:t xml:space="preserve"> th</w:t>
      </w:r>
      <w:r w:rsidR="00DE2580">
        <w:rPr>
          <w:i/>
          <w:iCs/>
          <w:lang w:val="sv-SE"/>
        </w:rPr>
        <w:t xml:space="preserve">e </w:t>
      </w:r>
      <w:r w:rsidRPr="009E1C8B">
        <w:rPr>
          <w:rFonts w:hint="eastAsia"/>
          <w:i/>
          <w:iCs/>
          <w:lang w:val="sv-SE"/>
        </w:rPr>
        <w:t>narrative</w:t>
      </w:r>
      <w:r w:rsidR="00DE2580">
        <w:rPr>
          <w:i/>
          <w:iCs/>
          <w:lang w:val="sv-SE"/>
        </w:rPr>
        <w:t xml:space="preserve"> structure of</w:t>
      </w:r>
      <w:r w:rsidR="00DE2580" w:rsidRPr="009E1C8B">
        <w:rPr>
          <w:rFonts w:ascii="MS Mincho" w:eastAsia="MS Mincho" w:hAnsi="MS Mincho" w:cs="MS Mincho" w:hint="eastAsia"/>
          <w:i/>
          <w:iCs/>
          <w:lang w:val="sv-SE"/>
        </w:rPr>
        <w:t>マザー</w:t>
      </w:r>
      <w:r w:rsidR="00DE2580" w:rsidRPr="009E1C8B">
        <w:rPr>
          <w:rFonts w:hint="eastAsia"/>
          <w:i/>
          <w:iCs/>
          <w:lang w:val="sv-SE"/>
        </w:rPr>
        <w:t xml:space="preserve"> (Mother) directed by Tatsushi Omori</w:t>
      </w:r>
      <w:r w:rsidR="00DE2580">
        <w:rPr>
          <w:i/>
          <w:iCs/>
          <w:lang w:val="sv-SE"/>
        </w:rPr>
        <w:t>and to</w:t>
      </w:r>
      <w:r w:rsidRPr="009E1C8B">
        <w:rPr>
          <w:rFonts w:hint="eastAsia"/>
          <w:i/>
          <w:iCs/>
          <w:lang w:val="sv-SE"/>
        </w:rPr>
        <w:t xml:space="preserve"> elucidate the forms of child abuse. </w:t>
      </w:r>
      <w:r w:rsidR="0006070F" w:rsidRPr="00AD65A5">
        <w:rPr>
          <w:i/>
          <w:iCs/>
          <w:lang w:val="sv-SE"/>
        </w:rPr>
        <w:t xml:space="preserve">The method used in this thesis is literary sociological study. The theory used in analyzing are Himawan Pratista’s narrative structure to analyze the narrative elements contained in </w:t>
      </w:r>
      <w:r w:rsidR="0006070F" w:rsidRPr="00AD65A5">
        <w:rPr>
          <w:rFonts w:eastAsia="MS Mincho"/>
          <w:i/>
          <w:iCs/>
          <w:lang w:val="sv-SE"/>
        </w:rPr>
        <w:t>マザー</w:t>
      </w:r>
      <w:r w:rsidR="0006070F" w:rsidRPr="00AD65A5">
        <w:rPr>
          <w:i/>
          <w:iCs/>
          <w:lang w:val="sv-SE"/>
        </w:rPr>
        <w:t xml:space="preserve"> (Mother). The second theory utilized is the literary theory proposed by Rene Wellek and Austin Warren.</w:t>
      </w:r>
    </w:p>
    <w:p w:rsidR="006C606B" w:rsidRDefault="006C606B" w:rsidP="00B86133">
      <w:pPr>
        <w:jc w:val="both"/>
        <w:rPr>
          <w:lang w:val="sv-SE"/>
        </w:rPr>
      </w:pPr>
    </w:p>
    <w:p w:rsidR="00B86133" w:rsidRPr="009E1C8B" w:rsidRDefault="00B86133" w:rsidP="00B86133">
      <w:pPr>
        <w:jc w:val="both"/>
        <w:rPr>
          <w:i/>
          <w:iCs/>
          <w:lang w:val="sv-SE"/>
        </w:rPr>
      </w:pPr>
      <w:r w:rsidRPr="009E1C8B">
        <w:rPr>
          <w:i/>
          <w:iCs/>
          <w:lang w:val="sv-SE"/>
        </w:rPr>
        <w:t>The research findings reveal that child abuse has a traumatizing impact that disrupts psychosocial development and self-confidence. As the child grows into adolescence, they encounter difficulties in socializing, expressing desires, and resisting requests due to a fear of abandonment by their closest ones.</w:t>
      </w:r>
    </w:p>
    <w:p w:rsidR="00B86133" w:rsidRPr="009E1C8B" w:rsidRDefault="00B86133" w:rsidP="00B86133">
      <w:pPr>
        <w:jc w:val="both"/>
        <w:rPr>
          <w:i/>
          <w:iCs/>
          <w:lang w:val="sv-SE"/>
        </w:rPr>
      </w:pPr>
    </w:p>
    <w:p w:rsidR="00B86133" w:rsidRDefault="00B86133" w:rsidP="00B86133">
      <w:pPr>
        <w:rPr>
          <w:b/>
          <w:bCs/>
          <w:lang w:val="sv-SE"/>
        </w:rPr>
      </w:pPr>
      <w:r w:rsidRPr="009E1C8B">
        <w:rPr>
          <w:i/>
          <w:iCs/>
          <w:lang w:val="sv-SE"/>
        </w:rPr>
        <w:t xml:space="preserve">Keywords: </w:t>
      </w:r>
      <w:bookmarkStart w:id="38" w:name="_Hlk153150073"/>
      <w:r w:rsidRPr="009E1C8B">
        <w:rPr>
          <w:i/>
          <w:iCs/>
          <w:lang w:val="sv-SE"/>
        </w:rPr>
        <w:t>Mother, Film, Child Abuse, Film Narrative Structure</w:t>
      </w:r>
      <w:bookmarkEnd w:id="38"/>
    </w:p>
    <w:p w:rsidR="00B86133" w:rsidRDefault="00B86133">
      <w:pPr>
        <w:rPr>
          <w:b/>
          <w:bCs/>
          <w:lang w:val="sv-SE"/>
        </w:rPr>
      </w:pPr>
      <w:r>
        <w:rPr>
          <w:b/>
          <w:bCs/>
          <w:lang w:val="sv-SE"/>
        </w:rPr>
        <w:br w:type="page"/>
      </w:r>
    </w:p>
    <w:p w:rsidR="002333B3" w:rsidRDefault="002333B3" w:rsidP="00254566">
      <w:pPr>
        <w:pStyle w:val="Heading1"/>
        <w:sectPr w:rsidR="002333B3" w:rsidSect="00B23AEB">
          <w:pgSz w:w="11907" w:h="16839"/>
          <w:pgMar w:top="2268" w:right="1701" w:bottom="1701" w:left="2268" w:header="720" w:footer="720" w:gutter="0"/>
          <w:pgNumType w:fmt="upperRoman"/>
          <w:cols w:space="720"/>
        </w:sectPr>
      </w:pPr>
    </w:p>
    <w:p w:rsidR="00041ED3" w:rsidRPr="00041ED3" w:rsidRDefault="000B7C2A" w:rsidP="00041ED3">
      <w:pPr>
        <w:pStyle w:val="Heading1"/>
      </w:pPr>
      <w:bookmarkStart w:id="39" w:name="_Toc150435453"/>
      <w:r w:rsidRPr="00041ED3">
        <w:lastRenderedPageBreak/>
        <w:t xml:space="preserve">BAB </w:t>
      </w:r>
      <w:r w:rsidR="00041ED3" w:rsidRPr="00041ED3">
        <w:t>I</w:t>
      </w:r>
      <w:bookmarkEnd w:id="39"/>
    </w:p>
    <w:p w:rsidR="000B7C2A" w:rsidRPr="00041ED3" w:rsidRDefault="000B7C2A" w:rsidP="00041ED3">
      <w:pPr>
        <w:pStyle w:val="Heading1"/>
      </w:pPr>
      <w:bookmarkStart w:id="40" w:name="_Toc150435454"/>
      <w:r w:rsidRPr="00041ED3">
        <w:t>PENDAHULUAN</w:t>
      </w:r>
      <w:bookmarkEnd w:id="40"/>
    </w:p>
    <w:p w:rsidR="000B7C2A" w:rsidRPr="0070716D" w:rsidRDefault="000B7C2A" w:rsidP="000B7C2A">
      <w:pPr>
        <w:pStyle w:val="ListParagraph"/>
        <w:tabs>
          <w:tab w:val="left" w:pos="0"/>
        </w:tabs>
        <w:spacing w:line="480" w:lineRule="auto"/>
        <w:ind w:left="426"/>
        <w:outlineLvl w:val="0"/>
        <w:rPr>
          <w:b/>
          <w:lang w:val="sv-SE"/>
        </w:rPr>
      </w:pPr>
    </w:p>
    <w:p w:rsidR="000B7C2A" w:rsidRPr="00254566" w:rsidRDefault="000B7C2A" w:rsidP="00254566">
      <w:pPr>
        <w:pStyle w:val="Heading2"/>
      </w:pPr>
      <w:bookmarkStart w:id="41" w:name="_Toc150435455"/>
      <w:r w:rsidRPr="00254566">
        <w:t>Latar Belakang</w:t>
      </w:r>
      <w:bookmarkEnd w:id="41"/>
    </w:p>
    <w:p w:rsidR="000B7C2A" w:rsidRPr="0070716D" w:rsidRDefault="000B7C2A" w:rsidP="00C34AB6">
      <w:pPr>
        <w:spacing w:line="480" w:lineRule="auto"/>
        <w:ind w:firstLine="720"/>
        <w:jc w:val="both"/>
        <w:rPr>
          <w:lang/>
        </w:rPr>
      </w:pPr>
      <w:bookmarkStart w:id="42" w:name="_Hlk153150320"/>
      <w:r w:rsidRPr="0070716D">
        <w:rPr>
          <w:lang w:val="sv-SE"/>
        </w:rPr>
        <w:t xml:space="preserve">Karya sastra merupakan media bagi penulis dalam berkomunikasi melalui karangan yang mengungkapkan perasaan, ekspresi pikiran dengan tujuan estetika. </w:t>
      </w:r>
      <w:r w:rsidRPr="0070716D">
        <w:rPr>
          <w:lang/>
        </w:rPr>
        <w:t>Karya seni ini menjunjung tinggi nilai estetis (keindahan), di dalamnya juga terdapat banyak nilai budaya, pemikiran yang mendalam dan pelajaran berharga</w:t>
      </w:r>
      <w:r w:rsidR="00A7054B">
        <w:rPr>
          <w:lang/>
        </w:rPr>
        <w:fldChar w:fldCharType="begin" w:fldLock="1"/>
      </w:r>
      <w:r w:rsidR="00FB1ACE">
        <w:rPr>
          <w:lang/>
        </w:rPr>
        <w:instrText>ADDIN CSL_CITATION {"citationItems":[{"id":"ITEM-1","itemData":{"ISBN":"9786026058584","abstract":"Sangat banyak buku dalam bahasa Indonesia mengenai ilmu dan teknologi komputer yang telah diterbitkan, namun hampir semua bersifat kontemporer. Buku kontemporer memang berharga dan diperlukan, tetapi untuk pembaca yang ingin belajar teori ilmu komputer secara mendalam, diperlukan buku yang dapat memberi motivasi dan arahan untuk studi lanjut. Buku ini mencoba menjelaskan teori dan praktek kriptografi dan ditujukan terutama kepada pembaca yang ingin memperdalam pengetahuannya mengenai kriptografi. Banyak orang yang enggan membaca buku yang berisi matematika karena presentasi matematika biasanya hambar tanpa motivasi. Kriptografi tidak bisa dipisahkan dari matematika, jadi buku ini juga berisi matematika, akan tetapi penulis mencoba menggunakan bahasa yang sederhana dan memberi motivasi dan penjelasan untuk setiap rumus matematika agar mudah dipahami dan tidak membosankan. Memang untuk mendalami ilmu kriptografi tidak ada jalan pintas dan diperlukan ketekunan yang luar biasa. Tetapi buku ini dapat juga dibaca untuk mendapatkan pengetahuan superficial mengenai ilmu kriptografi, dengan melewatkan atau membaca secara sepintas saja bagian-bagian yang sukar matematikanya. Tentunya teori tanpa aplikasi adalah sia-sia, oleh sebab itu aplikasi kriptografi juga dibahas. Mudah-mudahan buku ini berguna bagi pembaca yang ingin memperdalam pengetahuan di bidang kriptografi. Kalau ada kesalahan dalam buku ini, mohon maaf sebelumnya. Selamat membaca!","author":[{"dropping-particle":"","family":"Al-ma'ruf","given":"ali imron","non-dropping-particle":"","parse-names":false,"suffix":""},{"dropping-particle":"","family":"Nugrahani","given":"Farida","non-dropping-particle":"","parse-names":false,"suffix":""}],"container-title":"Surakarta","id":"ITEM-1","issue":"1980","issued":{"date-parts":[["2017"]]},"number-of-pages":"1-11","publisher":"CV. Djiwa Amarta Press","title":"Pengkajian Sastra Teori dan Aplikasi","type":"book"},"uris":["http://www.mendeley.com/documents/?uuid=9c7a50e2-a986-352e-8ac0-c4c586b82b16"]}],"mendeley":{"formattedCitation":"(Al-ma’ruf &amp; Nugrahani, 2017)","plainTextFormattedCitation":"(Al-ma’ruf &amp; Nugrahani, 2017)","previouslyFormattedCitation":"(Al-ma’ruf &amp; Nugrahani, 2017)"},"properties":{"noteIndex":0},"schema":"https://github.com/citation-style-language/schema/raw/master/csl-citation.json"}</w:instrText>
      </w:r>
      <w:r w:rsidR="00A7054B">
        <w:rPr>
          <w:lang/>
        </w:rPr>
        <w:fldChar w:fldCharType="separate"/>
      </w:r>
      <w:r w:rsidR="00FB1ACE" w:rsidRPr="00FB1ACE">
        <w:rPr>
          <w:noProof/>
          <w:lang/>
        </w:rPr>
        <w:t>(Al-ma’ruf &amp; Nugrahani, 2017)</w:t>
      </w:r>
      <w:r w:rsidR="00A7054B">
        <w:rPr>
          <w:lang/>
        </w:rPr>
        <w:fldChar w:fldCharType="end"/>
      </w:r>
      <w:r w:rsidRPr="0070716D">
        <w:rPr>
          <w:lang/>
        </w:rPr>
        <w:t xml:space="preserve">. Selain itu, karya sastra juga menghadirkan hiburan dan kegembiraan pada penikmatnya yang tidak ditemukan dalam karya lain. Karya ini seringkali menceritakan sebuah </w:t>
      </w:r>
      <w:r w:rsidRPr="00B60C40">
        <w:rPr>
          <w:lang/>
        </w:rPr>
        <w:t>cerita melalui apa yang penulis rasakan, lihat, pikirkan, dan dihayati dalam hidupnya</w:t>
      </w:r>
      <w:r w:rsidRPr="00B60C40">
        <w:rPr>
          <w:rFonts w:ascii="Segoe UI" w:eastAsia="Segoe UI" w:hAnsi="Segoe UI" w:cs="Segoe UI"/>
          <w:lang/>
        </w:rPr>
        <w:t xml:space="preserve">. </w:t>
      </w:r>
      <w:r w:rsidR="007A042B" w:rsidRPr="00B60C40">
        <w:rPr>
          <w:lang/>
        </w:rPr>
        <w:t>P</w:t>
      </w:r>
      <w:r w:rsidRPr="00B60C40">
        <w:rPr>
          <w:lang/>
        </w:rPr>
        <w:t>enulis dapat mengekspresikan dirinya secara bebas dan tanpa batas dalam karya sastra. Sehingga, sastra mencerminkan peristiwa kehidupan masyarakat atau anggota-anggota masyarakat yang terbentuk melalui hasil kehidupan spiritual penulis yang menjelma</w:t>
      </w:r>
      <w:r w:rsidRPr="0070716D">
        <w:rPr>
          <w:lang/>
        </w:rPr>
        <w:t xml:space="preserve"> dalam berbagai bentuk karya, seperti drama.</w:t>
      </w:r>
    </w:p>
    <w:p w:rsidR="000B7C2A" w:rsidRPr="0070716D" w:rsidRDefault="000B7C2A" w:rsidP="000B7C2A">
      <w:pPr>
        <w:spacing w:line="480" w:lineRule="auto"/>
        <w:ind w:firstLine="720"/>
        <w:jc w:val="both"/>
      </w:pPr>
      <w:r w:rsidRPr="0070716D">
        <w:t xml:space="preserve">Drama adalah salah satu jenis karya sastra yang terbentuk dari rangkaian cerita yang disajikan melalui gerakan, suara, dan ritme tentang kehidupan manusia pada waktu atau periode tertentu. Adapun istilah drama merupakan karya sastra yang penggambarannya diekspresikan melalui peran dan dialog mengenai kehidupan manusia. Drama bisa diwujudkan dengan berbagai media: di atas panggung, film, dan atau televisi. </w:t>
      </w:r>
    </w:p>
    <w:p w:rsidR="000B7C2A" w:rsidRPr="0070716D" w:rsidRDefault="000B7C2A" w:rsidP="00C34AB6">
      <w:pPr>
        <w:spacing w:line="480" w:lineRule="auto"/>
        <w:ind w:firstLine="720"/>
        <w:jc w:val="both"/>
      </w:pPr>
      <w:r w:rsidRPr="0070716D">
        <w:lastRenderedPageBreak/>
        <w:t>Melalui proses yang dikenal dengan istilah adaptasi memungkinkan para pembaca karya sastra seperti novel dan cerita pendek untuk menikmati karya penulis melalui film. Di dalam film, pengarang dapat menyajikan cerita menarik dari segala aspek sisi kehidupan masyarakat (sosial, budaya, ekonomi dan politik) beserta pesan moral yang tersirat di dalamnya. Kekerasan anak dalam rumah tangga merupakan salah satu gambaran langsung permasalahan sosial yang kerap kali terjadi di lingkup keluarga dan masyarakat.</w:t>
      </w:r>
    </w:p>
    <w:p w:rsidR="000B7C2A" w:rsidRPr="0070716D" w:rsidRDefault="000B7C2A" w:rsidP="000B7C2A">
      <w:pPr>
        <w:spacing w:line="480" w:lineRule="auto"/>
        <w:ind w:firstLine="720"/>
        <w:jc w:val="both"/>
      </w:pPr>
      <w:r w:rsidRPr="0070716D">
        <w:t xml:space="preserve">Kekerasan terhadap anak adalah perbuatan disengaja yang menimbulkan kerugian atau bahaya terhadap anak-anak secara fisik maupun emosional. Menurut Richard J. Gelles </w:t>
      </w:r>
      <w:r w:rsidR="00A7054B">
        <w:fldChar w:fldCharType="begin" w:fldLock="1"/>
      </w:r>
      <w:r w:rsidR="00FB1ACE">
        <w:instrText>ADDIN CSL_CITATION {"citationItems":[{"id":"ITEM-1","itemData":{"author":[{"dropping-particle":"","family":"Huraerah","given":"Abu","non-dropping-particle":"","parse-names":false,"suffix":""}],"edition":"Rev. Cet.2","id":"ITEM-1","issued":{"date-parts":[["2007"]]},"publisher":"Nuansa","publisher-place":"Bandung","title":"Child Abuse ( kekerasan terhadap anak )","type":"book"},"uris":["http://www.mendeley.com/documents/?uuid=a7c1b104-b179-4870-b119-97a9cb1c9487"]}],"mendeley":{"formattedCitation":"(Huraerah, 2007)","plainTextFormattedCitation":"(Huraerah, 2007)","previouslyFormattedCitation":"(Huraerah, 2007)"},"properties":{"noteIndex":0},"schema":"https://github.com/citation-style-language/schema/raw/master/csl-citation.json"}</w:instrText>
      </w:r>
      <w:r w:rsidR="00A7054B">
        <w:fldChar w:fldCharType="separate"/>
      </w:r>
      <w:r w:rsidR="00FB1ACE" w:rsidRPr="00FB1ACE">
        <w:rPr>
          <w:noProof/>
        </w:rPr>
        <w:t>(Huraerah, 2007)</w:t>
      </w:r>
      <w:r w:rsidR="00A7054B">
        <w:fldChar w:fldCharType="end"/>
      </w:r>
      <w:r w:rsidRPr="0070716D">
        <w:t xml:space="preserve">dalam teori kekerasan anak, istilah </w:t>
      </w:r>
      <w:r w:rsidRPr="0070716D">
        <w:rPr>
          <w:i/>
          <w:iCs/>
        </w:rPr>
        <w:t xml:space="preserve">child abuse </w:t>
      </w:r>
      <w:r w:rsidRPr="0070716D">
        <w:t xml:space="preserve">meliputi berbagai macam bentuk tingkah laku, dari tindakan ancaman fisik secara langsung oleh orang tua atau orang dewasa lainnya sampai kepada penelataran kebutuhan-kebutuhan dasar anak. Seringkali kekerasan anak mengarah pada tindakan eksploitasi. Eksploitasi adalah pengusaha, pendayagunaan, pemanfaatan untuk diri sendiri, pemerasan (tenaga orang) untuk diri sendiri dan merupakan tidakan tidak terpuji. Dapat disimpulkan bahwa kekerasan anak adalah pemanfaatan anak sebagai media untuk keuntungan diri sendiri. Adapun tujuan dari tindakan sewenang-wenang dan bersifat diskriminatif terhadap anak adalah untuk memaksa mereka melakukan suatu perbuatan, tindakan atau aksi tanpa memperhatikan hak anak seperti perkembangan fisik dan mentalnya </w:t>
      </w:r>
      <w:r w:rsidR="00A7054B" w:rsidRPr="0070716D">
        <w:fldChar w:fldCharType="begin" w:fldLock="1"/>
      </w:r>
      <w:r w:rsidRPr="0070716D">
        <w:instrText>ADDIN CSL_CITATION {"citationItems":[{"id":"ITEM-1","itemData":{"abstract":"Kesejahteraan anak adalah suatu tatanan kehidupan anak yang dapat menjamin pertumbuhan dengan wajar, baik secara rohani, jasmani maupun sosial. Rumusan masalah yaitu Bagaimana eksploitasi anak dibawah umur di Kawasan Tepian Mahakam kota …","author":[{"dropping-particle":"","family":"Simbolon","given":"Natalina Despora","non-dropping-particle":"","parse-names":false,"suffix":""}],"container-title":"Sosiatri-Sosiologi","id":"ITEM-1","issue":"2","issued":{"date-parts":[["2019"]]},"page":"95-108","title":"Analisis Eksploitasi Anak Di Bawah Umur","type":"article-journal","volume":"7"},"uris":["http://www.mendeley.com/documents/?uuid=2e404ab8-bf32-4b26-8af5-7e9ea03b783d"]}],"mendeley":{"formattedCitation":"(Simbolon, 2019)","manualFormatting":"(Simbolon, 2019:101)","plainTextFormattedCitation":"(Simbolon, 2019)","previouslyFormattedCitation":"(Simbolon, 2019)"},"properties":{"noteIndex":0},"schema":"https://github.com/citation-style-language/schema/raw/master/csl-citation.json"}</w:instrText>
      </w:r>
      <w:r w:rsidR="00A7054B" w:rsidRPr="0070716D">
        <w:fldChar w:fldCharType="separate"/>
      </w:r>
      <w:r w:rsidRPr="0070716D">
        <w:rPr>
          <w:noProof/>
        </w:rPr>
        <w:t>(Simbolon, 2019:101)</w:t>
      </w:r>
      <w:r w:rsidR="00A7054B" w:rsidRPr="0070716D">
        <w:fldChar w:fldCharType="end"/>
      </w:r>
      <w:r w:rsidRPr="0070716D">
        <w:t xml:space="preserve">. </w:t>
      </w:r>
    </w:p>
    <w:p w:rsidR="000B7C2A" w:rsidRPr="0070716D" w:rsidRDefault="000B7C2A" w:rsidP="000B7C2A">
      <w:pPr>
        <w:spacing w:line="480" w:lineRule="auto"/>
        <w:ind w:firstLine="720"/>
        <w:jc w:val="both"/>
      </w:pPr>
      <w:r w:rsidRPr="0070716D">
        <w:t xml:space="preserve">Salah satu film yang mengangkat masalah sosial kekerasan anak sebagai tema adalah film </w:t>
      </w:r>
      <w:r w:rsidRPr="0070716D">
        <w:rPr>
          <w:rFonts w:ascii="MS Mincho" w:eastAsia="MS Mincho" w:hAnsi="MS Mincho" w:cs="MS Mincho"/>
          <w:lang w:val="id-ID"/>
        </w:rPr>
        <w:t>マザー</w:t>
      </w:r>
      <w:r w:rsidRPr="0070716D">
        <w:rPr>
          <w:rFonts w:eastAsia="MS Mincho"/>
          <w:i/>
          <w:iCs/>
        </w:rPr>
        <w:t>(Mother)</w:t>
      </w:r>
      <w:r w:rsidRPr="0070716D">
        <w:t xml:space="preserve"> yang ditulis dan disutradarai oleh Tatsuhi </w:t>
      </w:r>
      <w:r w:rsidRPr="0070716D">
        <w:lastRenderedPageBreak/>
        <w:t xml:space="preserve">Omori bersama dengan Takehiko Minato. </w:t>
      </w:r>
      <w:r w:rsidRPr="00AE1FEC">
        <w:t xml:space="preserve">Film </w:t>
      </w:r>
      <w:r w:rsidRPr="00AE1FEC">
        <w:rPr>
          <w:rFonts w:ascii="MS Mincho" w:eastAsia="MS Mincho" w:hAnsi="MS Mincho" w:cs="MS Mincho"/>
          <w:lang w:val="id-ID"/>
        </w:rPr>
        <w:t>マザー</w:t>
      </w:r>
      <w:r w:rsidRPr="00AE1FEC">
        <w:rPr>
          <w:rFonts w:eastAsia="MS Mincho"/>
          <w:i/>
          <w:iCs/>
        </w:rPr>
        <w:t>(Mother)</w:t>
      </w:r>
      <w:r w:rsidRPr="00AE1FEC">
        <w:t xml:space="preserve"> yang dirilis tanggal 3 Juli 2020 merupakan adaptasi kisah nyata dari kehidupan masyarakat </w:t>
      </w:r>
      <w:r w:rsidR="00C351E4" w:rsidRPr="00AE1FEC">
        <w:t xml:space="preserve">kawasan Kawaguchi, prefektur Saitama di </w:t>
      </w:r>
      <w:r w:rsidRPr="00AE1FEC">
        <w:t>Jepang.</w:t>
      </w:r>
      <w:r w:rsidRPr="0070716D">
        <w:t xml:space="preserve"> Berkisah mengenai seorang anak kecil bernama Shuhei yang harus menghadapi gaya hidup tidak sehat seorang ibu selama masa kanak-kanaknya hingga ia remaja. Ibu Shuhei, Akiko Misumi, kerap kali melampiaskan kekesalannya melalui Shuhei apabila keinginannya tidak terpenuhi. Shuhei sering kali menerima tindak kekerasan baik secara verbal dan non-verbal dari sang ibu. Adapun bentuk pemerasan yang dilakukan Akiko adalah dengan berulang kali memaksa Shuhei untuk meminta uang kepada para pria kenalan Akiko dan keluarga yang sudah tidak menganggap dirinya lagi sebagai seorang anak. Secara nyata tbentuk tindakan yang merugikan anak secara fisik dan emosional telah dilakukan oleh Akiko terhadap Shuhei untuk memenuhi kebutuhan pribadinya. Kehadiran Ryo, kekasih Akiko justru menambah beban Shuhei. Kisah Shuhei remaja tidak berbeda dengan masa kecilnya. Sampai pada titik yang benar-benar kelam dan memaksa dirinya untuk merasakan dinginnya jeruji besi pada usia yang masih tergolong muda dengan melakukan tindakan pencurian dan pembunuhan terhadap orangtua Akiko untuk memenuhi kebutuhan sang ibu dan adik perempuannya.</w:t>
      </w:r>
    </w:p>
    <w:bookmarkEnd w:id="42"/>
    <w:p w:rsidR="000B7C2A" w:rsidRPr="0070716D" w:rsidRDefault="00A053C9" w:rsidP="000B7C2A">
      <w:pPr>
        <w:spacing w:line="480" w:lineRule="auto"/>
        <w:ind w:firstLine="720"/>
        <w:jc w:val="both"/>
      </w:pPr>
      <w:r>
        <w:t xml:space="preserve">Melalui </w:t>
      </w:r>
      <w:r w:rsidR="000B7C2A" w:rsidRPr="0070716D">
        <w:t>uraian diatas peneliti tertarik untuk menganalisis lebih lanjut bentuk kekerasan anak dalam film</w:t>
      </w:r>
      <w:r w:rsidR="000B7C2A" w:rsidRPr="0070716D">
        <w:rPr>
          <w:i/>
          <w:iCs/>
        </w:rPr>
        <w:t xml:space="preserve"> Mother</w:t>
      </w:r>
      <w:r w:rsidR="000B7C2A" w:rsidRPr="0070716D">
        <w:t xml:space="preserve"> karya sutradara Tatsushi Omori yang dilakukan dalam lingkup keluarga terhadap anak. Shuhei tidak menunjukkan emosi, perilaku perlawanan, ataupun tindakan protes pada lingkungan yang tidak sehat tersebut. Seolah tidak menyadari bahwa ia telah didoktrin oleh sosok ibu </w:t>
      </w:r>
      <w:r w:rsidR="000B7C2A" w:rsidRPr="0070716D">
        <w:lastRenderedPageBreak/>
        <w:t xml:space="preserve">yang menganggap dirinya satu-satunya orang di dunia yang mencintai dan peduli kepada Shuhei. Bentuk tindakan kekerasan yang mengarah pada perilaku eksploitasi (pendayagunaan kekuasaan untuk memperoleh sejumlah keuntungan dalam bentuk harta) yang telah dilakukan oleh Akiko dan kekasihnya terhadap Shuhei, merupakan wujud nyata permasalahan sosial dalam lingkup keluarga yang disajikan melalui film </w:t>
      </w:r>
      <w:r w:rsidR="000B7C2A" w:rsidRPr="0070716D">
        <w:rPr>
          <w:rFonts w:ascii="MS Mincho" w:eastAsia="MS Mincho" w:hAnsi="MS Mincho" w:cs="MS Mincho"/>
          <w:lang w:val="id-ID"/>
        </w:rPr>
        <w:t xml:space="preserve">マザー </w:t>
      </w:r>
      <w:r w:rsidR="000B7C2A" w:rsidRPr="0070716D">
        <w:rPr>
          <w:rFonts w:eastAsia="MS Mincho"/>
          <w:i/>
          <w:iCs/>
        </w:rPr>
        <w:t>(Mother)</w:t>
      </w:r>
      <w:r w:rsidR="000B7C2A" w:rsidRPr="0070716D">
        <w:t xml:space="preserve">. Hal inilah yang membuat penulis tertarik untuk menganalisis lebih lanjut mengenai tindak kekerasan anak yang dilakukan oleh orang dewasa pada tokoh Shuhei dalam film </w:t>
      </w:r>
      <w:r w:rsidR="000B7C2A" w:rsidRPr="0070716D">
        <w:rPr>
          <w:rFonts w:ascii="MS Mincho" w:eastAsia="MS Mincho" w:hAnsi="MS Mincho" w:cs="MS Mincho"/>
          <w:lang w:val="id-ID"/>
        </w:rPr>
        <w:t xml:space="preserve">マザー </w:t>
      </w:r>
      <w:r w:rsidR="000B7C2A" w:rsidRPr="0070716D">
        <w:rPr>
          <w:rFonts w:eastAsia="MS Mincho"/>
          <w:i/>
          <w:iCs/>
        </w:rPr>
        <w:t>(Mother)</w:t>
      </w:r>
      <w:r w:rsidR="000B7C2A" w:rsidRPr="0070716D">
        <w:t xml:space="preserve">. Adapun pembahasan dan analisis tersebut dilakukan menggunakan pendekatan yang memperhatikan segi-segi kemasyarakatan yaitu sosiologi sastra. </w:t>
      </w:r>
    </w:p>
    <w:p w:rsidR="000B7C2A" w:rsidRPr="0070716D" w:rsidRDefault="000B7C2A" w:rsidP="000B7C2A">
      <w:pPr>
        <w:spacing w:line="480" w:lineRule="auto"/>
        <w:ind w:firstLine="720"/>
        <w:jc w:val="both"/>
      </w:pPr>
    </w:p>
    <w:p w:rsidR="000B7C2A" w:rsidRPr="0070716D" w:rsidRDefault="000B7C2A" w:rsidP="00254566">
      <w:pPr>
        <w:pStyle w:val="Heading2"/>
      </w:pPr>
      <w:bookmarkStart w:id="43" w:name="_Toc150435456"/>
      <w:r w:rsidRPr="0070716D">
        <w:t>Rumusan Masalah</w:t>
      </w:r>
      <w:bookmarkEnd w:id="43"/>
    </w:p>
    <w:p w:rsidR="000B7C2A" w:rsidRPr="0070716D" w:rsidRDefault="000B7C2A" w:rsidP="000B7C2A">
      <w:pPr>
        <w:spacing w:line="480" w:lineRule="auto"/>
        <w:jc w:val="both"/>
        <w:rPr>
          <w:b/>
        </w:rPr>
      </w:pPr>
      <w:r w:rsidRPr="0070716D">
        <w:t xml:space="preserve">Berdasarkan latar belakang yang telah diuraikan di atas, maka yang menjadi permasalahan adalah sebagai berikut: </w:t>
      </w:r>
    </w:p>
    <w:p w:rsidR="000B7C2A" w:rsidRPr="0070716D" w:rsidRDefault="000B7C2A" w:rsidP="00C34AB6">
      <w:pPr>
        <w:pStyle w:val="ListParagraph"/>
        <w:numPr>
          <w:ilvl w:val="2"/>
          <w:numId w:val="26"/>
        </w:numPr>
        <w:spacing w:after="200" w:line="480" w:lineRule="auto"/>
        <w:ind w:left="851" w:hanging="426"/>
        <w:jc w:val="both"/>
      </w:pPr>
      <w:r w:rsidRPr="0070716D">
        <w:t>bagaimana struktur naratif dalam film</w:t>
      </w:r>
      <w:r w:rsidRPr="0070716D">
        <w:rPr>
          <w:rFonts w:ascii="MS Mincho" w:eastAsia="MS Mincho" w:hAnsi="MS Mincho" w:cs="MS Mincho" w:hint="eastAsia"/>
          <w:lang w:val="id-ID"/>
        </w:rPr>
        <w:t>マザー</w:t>
      </w:r>
      <w:r w:rsidRPr="0070716D">
        <w:rPr>
          <w:rFonts w:eastAsia="MS Mincho"/>
          <w:i/>
        </w:rPr>
        <w:t xml:space="preserve">(Mother) </w:t>
      </w:r>
      <w:r w:rsidRPr="0070716D">
        <w:rPr>
          <w:rFonts w:eastAsia="MS Mincho"/>
        </w:rPr>
        <w:t>?;</w:t>
      </w:r>
    </w:p>
    <w:p w:rsidR="000B7C2A" w:rsidRPr="0070716D" w:rsidRDefault="000B7C2A" w:rsidP="00C34AB6">
      <w:pPr>
        <w:pStyle w:val="ListParagraph"/>
        <w:numPr>
          <w:ilvl w:val="2"/>
          <w:numId w:val="26"/>
        </w:numPr>
        <w:spacing w:after="200" w:line="480" w:lineRule="auto"/>
        <w:ind w:left="851" w:hanging="426"/>
        <w:jc w:val="both"/>
      </w:pPr>
      <w:r w:rsidRPr="0070716D">
        <w:t xml:space="preserve">bagaimana bentuk kekerasan pada anak yang tergambar dalam film </w:t>
      </w:r>
      <w:r w:rsidRPr="0070716D">
        <w:rPr>
          <w:rFonts w:ascii="MS Mincho" w:eastAsia="MS Mincho" w:hAnsi="MS Mincho" w:cs="MS Mincho"/>
          <w:lang w:val="id-ID"/>
        </w:rPr>
        <w:t>マザー</w:t>
      </w:r>
      <w:r w:rsidRPr="0070716D">
        <w:rPr>
          <w:rFonts w:eastAsia="MS Mincho"/>
          <w:i/>
          <w:iCs/>
        </w:rPr>
        <w:t xml:space="preserve">(Mother) </w:t>
      </w:r>
      <w:r w:rsidRPr="0070716D">
        <w:rPr>
          <w:rFonts w:hAnsi="MS Mincho"/>
        </w:rPr>
        <w:t>karya sutradara Tatsushi Omori</w:t>
      </w:r>
      <w:r w:rsidRPr="0070716D">
        <w:t>?</w:t>
      </w:r>
    </w:p>
    <w:p w:rsidR="000B7C2A" w:rsidRPr="0070716D" w:rsidRDefault="000B7C2A" w:rsidP="000B7C2A">
      <w:pPr>
        <w:pStyle w:val="ListParagraph"/>
        <w:spacing w:after="200" w:line="480" w:lineRule="auto"/>
        <w:ind w:left="709"/>
        <w:jc w:val="both"/>
      </w:pPr>
    </w:p>
    <w:p w:rsidR="000B7C2A" w:rsidRPr="0070716D" w:rsidRDefault="000B7C2A" w:rsidP="00254566">
      <w:pPr>
        <w:pStyle w:val="Heading2"/>
      </w:pPr>
      <w:bookmarkStart w:id="44" w:name="_Toc150435457"/>
      <w:r w:rsidRPr="0070716D">
        <w:t>Tujuan Penelitian</w:t>
      </w:r>
      <w:bookmarkEnd w:id="44"/>
    </w:p>
    <w:p w:rsidR="000B7C2A" w:rsidRPr="0070716D" w:rsidRDefault="000B7C2A" w:rsidP="00C34AB6">
      <w:pPr>
        <w:spacing w:line="480" w:lineRule="auto"/>
        <w:jc w:val="both"/>
        <w:rPr>
          <w:b/>
        </w:rPr>
      </w:pPr>
      <w:r w:rsidRPr="0070716D">
        <w:t>Berdasarkan rumusan masalah yang telah dikemukakan, maka tujuan yang hendak dicapai melalui penelitiaan ini adalah:</w:t>
      </w:r>
    </w:p>
    <w:p w:rsidR="000B7C2A" w:rsidRPr="0070716D" w:rsidRDefault="000B7C2A" w:rsidP="00C34AB6">
      <w:pPr>
        <w:pStyle w:val="ListParagraph"/>
        <w:numPr>
          <w:ilvl w:val="3"/>
          <w:numId w:val="26"/>
        </w:numPr>
        <w:spacing w:line="480" w:lineRule="auto"/>
        <w:ind w:left="851" w:hanging="426"/>
        <w:jc w:val="both"/>
      </w:pPr>
      <w:r w:rsidRPr="0070716D">
        <w:lastRenderedPageBreak/>
        <w:t xml:space="preserve">mendeskripsikan unsur naratif film yang terkandung dalam film </w:t>
      </w:r>
      <w:r w:rsidRPr="0070716D">
        <w:rPr>
          <w:rFonts w:ascii="MS Mincho" w:eastAsia="MS Mincho" w:hAnsi="MS Mincho" w:cs="MS Mincho" w:hint="eastAsia"/>
          <w:lang w:val="id-ID"/>
        </w:rPr>
        <w:t>マザー</w:t>
      </w:r>
      <w:r w:rsidRPr="0070716D">
        <w:rPr>
          <w:rFonts w:eastAsia="MS Mincho"/>
          <w:i/>
        </w:rPr>
        <w:t>(Mother)</w:t>
      </w:r>
      <w:r w:rsidRPr="0070716D">
        <w:rPr>
          <w:rFonts w:eastAsia="MS Mincho"/>
        </w:rPr>
        <w:t>;</w:t>
      </w:r>
    </w:p>
    <w:p w:rsidR="000B7C2A" w:rsidRPr="0070716D" w:rsidRDefault="000B7C2A" w:rsidP="00C34AB6">
      <w:pPr>
        <w:pStyle w:val="ListParagraph"/>
        <w:numPr>
          <w:ilvl w:val="3"/>
          <w:numId w:val="26"/>
        </w:numPr>
        <w:spacing w:line="480" w:lineRule="auto"/>
        <w:ind w:left="851" w:hanging="426"/>
        <w:jc w:val="both"/>
      </w:pPr>
      <w:r w:rsidRPr="0070716D">
        <w:t xml:space="preserve">mendeskripsikan bentuk kekerasan pada anak yang tergambar dalam film </w:t>
      </w:r>
      <w:r w:rsidRPr="0070716D">
        <w:rPr>
          <w:rFonts w:ascii="MS Mincho" w:eastAsia="MS Mincho" w:hAnsi="MS Mincho" w:cs="MS Mincho"/>
          <w:lang w:val="id-ID"/>
        </w:rPr>
        <w:t>マザー</w:t>
      </w:r>
      <w:r w:rsidRPr="0070716D">
        <w:rPr>
          <w:rFonts w:eastAsia="MS Mincho"/>
          <w:i/>
          <w:iCs/>
        </w:rPr>
        <w:t>(Mother)</w:t>
      </w:r>
      <w:r w:rsidRPr="0070716D">
        <w:t>.</w:t>
      </w:r>
    </w:p>
    <w:p w:rsidR="000B7C2A" w:rsidRPr="0070716D" w:rsidRDefault="000B7C2A" w:rsidP="000B7C2A">
      <w:pPr>
        <w:spacing w:line="480" w:lineRule="auto"/>
        <w:jc w:val="both"/>
      </w:pPr>
    </w:p>
    <w:p w:rsidR="000B7C2A" w:rsidRPr="0070716D" w:rsidRDefault="000B7C2A" w:rsidP="00254566">
      <w:pPr>
        <w:pStyle w:val="Heading2"/>
      </w:pPr>
      <w:bookmarkStart w:id="45" w:name="_Toc150435458"/>
      <w:r w:rsidRPr="0070716D">
        <w:t>Ruang Lingkup Penelitian</w:t>
      </w:r>
      <w:bookmarkEnd w:id="45"/>
    </w:p>
    <w:p w:rsidR="000B7C2A" w:rsidRPr="001E35D1" w:rsidRDefault="000B7C2A" w:rsidP="00C34AB6">
      <w:pPr>
        <w:spacing w:line="480" w:lineRule="auto"/>
        <w:ind w:firstLine="720"/>
        <w:jc w:val="both"/>
        <w:rPr>
          <w:lang w:val="sv-SE"/>
        </w:rPr>
      </w:pPr>
      <w:r w:rsidRPr="001E35D1">
        <w:rPr>
          <w:lang w:val="sv-SE"/>
        </w:rPr>
        <w:t xml:space="preserve">Penelitian ini merupakan penelitian kepustakaan </w:t>
      </w:r>
      <w:r w:rsidRPr="001E35D1">
        <w:rPr>
          <w:i/>
          <w:iCs/>
          <w:lang w:val="sv-SE"/>
        </w:rPr>
        <w:t xml:space="preserve">(library research) </w:t>
      </w:r>
      <w:r w:rsidRPr="001E35D1">
        <w:rPr>
          <w:lang w:val="sv-SE"/>
        </w:rPr>
        <w:t xml:space="preserve">dikarenakan sumber yang digunakan merupakan bahan-bahan kepustakaan yang berupa buku, jurnal, ataupun artikel dengan objek material berupa film Jepang yaitu </w:t>
      </w:r>
      <w:r w:rsidRPr="0070716D">
        <w:rPr>
          <w:rFonts w:ascii="MS Mincho" w:eastAsia="MS Mincho" w:hAnsi="MS Mincho" w:cs="MS Mincho"/>
          <w:lang w:val="id-ID"/>
        </w:rPr>
        <w:t>マザー</w:t>
      </w:r>
      <w:r w:rsidRPr="001E35D1">
        <w:rPr>
          <w:rFonts w:eastAsia="MS Mincho"/>
          <w:i/>
          <w:iCs/>
          <w:lang w:val="sv-SE"/>
        </w:rPr>
        <w:t>(Mother)</w:t>
      </w:r>
      <w:r w:rsidRPr="001E35D1">
        <w:rPr>
          <w:lang w:val="sv-SE"/>
        </w:rPr>
        <w:t>.  Film</w:t>
      </w:r>
      <w:r w:rsidRPr="0070716D">
        <w:rPr>
          <w:rFonts w:ascii="MS Mincho" w:eastAsia="MS Mincho" w:hAnsi="MS Mincho" w:cs="MS Mincho"/>
          <w:lang w:val="id-ID"/>
        </w:rPr>
        <w:t>マザー</w:t>
      </w:r>
      <w:r w:rsidRPr="001E35D1">
        <w:rPr>
          <w:rFonts w:eastAsia="MS Mincho"/>
          <w:i/>
          <w:iCs/>
          <w:lang w:val="sv-SE"/>
        </w:rPr>
        <w:t xml:space="preserve">(Mother) </w:t>
      </w:r>
      <w:r w:rsidRPr="001E35D1">
        <w:rPr>
          <w:rFonts w:eastAsia="MS Mincho"/>
          <w:lang w:val="sv-SE"/>
        </w:rPr>
        <w:t xml:space="preserve">yang dirilis pada tahun 2020 karya sutradara Tatsushi Omori. Adapun objek formal dalam penelitian ini adalah mencari unsur-unsur dalam film dan teori sosiologi sastra untuk menganalisis bentuk-bentuk kekerasan anak yang terdapat dalam film </w:t>
      </w:r>
      <w:r w:rsidRPr="0070716D">
        <w:rPr>
          <w:rFonts w:ascii="MS Mincho" w:eastAsia="MS Mincho" w:hAnsi="MS Mincho" w:cs="MS Mincho"/>
          <w:lang w:val="id-ID"/>
        </w:rPr>
        <w:t>マザー</w:t>
      </w:r>
      <w:r w:rsidRPr="001E35D1">
        <w:rPr>
          <w:rFonts w:eastAsia="MS Mincho"/>
          <w:i/>
          <w:iCs/>
          <w:lang w:val="sv-SE"/>
        </w:rPr>
        <w:t>(Mother)</w:t>
      </w:r>
      <w:r w:rsidRPr="001E35D1">
        <w:rPr>
          <w:rFonts w:eastAsia="MS Mincho"/>
          <w:lang w:val="sv-SE"/>
        </w:rPr>
        <w:t xml:space="preserve"> di Jepang. Tujuannya adalah untuk menjelaskan salah satu permasalahan sosial masyarakat Jepang yang dikaitkan dengan bentuk kekerasan anak pada film </w:t>
      </w:r>
      <w:r w:rsidRPr="0070716D">
        <w:rPr>
          <w:rFonts w:ascii="MS Mincho" w:eastAsia="MS Mincho" w:hAnsi="MS Mincho" w:cs="MS Mincho"/>
          <w:lang w:val="id-ID"/>
        </w:rPr>
        <w:t>マザー</w:t>
      </w:r>
      <w:r w:rsidRPr="001E35D1">
        <w:rPr>
          <w:rFonts w:eastAsia="MS Mincho"/>
          <w:i/>
          <w:iCs/>
          <w:lang w:val="sv-SE"/>
        </w:rPr>
        <w:t xml:space="preserve">(Mother) </w:t>
      </w:r>
      <w:r w:rsidRPr="001E35D1">
        <w:rPr>
          <w:rFonts w:eastAsia="MS Mincho"/>
          <w:lang w:val="sv-SE"/>
        </w:rPr>
        <w:t>melalui struktur naratif film dan teori sosiologi sastra sebagai penjelas.</w:t>
      </w:r>
    </w:p>
    <w:p w:rsidR="000B7C2A" w:rsidRPr="001E35D1" w:rsidRDefault="000B7C2A" w:rsidP="000B7C2A">
      <w:pPr>
        <w:spacing w:line="480" w:lineRule="auto"/>
        <w:jc w:val="both"/>
        <w:rPr>
          <w:lang w:val="sv-SE"/>
        </w:rPr>
      </w:pPr>
    </w:p>
    <w:p w:rsidR="000B7C2A" w:rsidRPr="0070716D" w:rsidRDefault="000B7C2A" w:rsidP="00254566">
      <w:pPr>
        <w:pStyle w:val="Heading2"/>
      </w:pPr>
      <w:bookmarkStart w:id="46" w:name="_Toc150435459"/>
      <w:r w:rsidRPr="0070716D">
        <w:t>Manfaat Penelitiaan</w:t>
      </w:r>
      <w:bookmarkEnd w:id="46"/>
    </w:p>
    <w:p w:rsidR="000B7C2A" w:rsidRPr="0070716D" w:rsidRDefault="000B7C2A" w:rsidP="00C34AB6">
      <w:pPr>
        <w:spacing w:line="480" w:lineRule="auto"/>
        <w:ind w:firstLine="720"/>
        <w:jc w:val="both"/>
        <w:rPr>
          <w:b/>
          <w:bCs/>
        </w:rPr>
      </w:pPr>
      <w:r w:rsidRPr="0070716D">
        <w:t xml:space="preserve">Pada hakikatnya penelitian yang dilakukan hendaklah menyumbang manfaat. Adapun manfaat yang terdapat dalam penelitian ini terbagi menjadi dua yakni manfaat teoretis dan manfaat praktis. Secara teoretis, penelitiaan ini diharapkan memperkaya pemahaman pembaca mengenai bentuk kekerasan terhadap hak anak dalam keluarga yang secara nyata terjadi </w:t>
      </w:r>
      <w:r w:rsidRPr="00AE1FEC">
        <w:t xml:space="preserve">di </w:t>
      </w:r>
      <w:r w:rsidR="00A053C9" w:rsidRPr="00AE1FEC">
        <w:t xml:space="preserve">kawasan </w:t>
      </w:r>
      <w:r w:rsidR="00A053C9" w:rsidRPr="00AE1FEC">
        <w:lastRenderedPageBreak/>
        <w:t xml:space="preserve">Kawaguchi, prefektur Saitama, </w:t>
      </w:r>
      <w:r w:rsidRPr="00AE1FEC">
        <w:t>Jepang, beserta dampaknya terhadap perkembangan korban.</w:t>
      </w:r>
      <w:r w:rsidRPr="0070716D">
        <w:t xml:space="preserve"> Bagi penelitian berikutnya diharapkan penelitian ini memberikan manfaat pengembangan keilmuwan sastra Jepang dalam pengkajian film </w:t>
      </w:r>
      <w:r w:rsidRPr="0070716D">
        <w:rPr>
          <w:rFonts w:ascii="MS Mincho" w:eastAsia="MS Mincho" w:hAnsi="MS Mincho" w:cs="MS Mincho"/>
          <w:lang w:val="id-ID"/>
        </w:rPr>
        <w:t>マザー</w:t>
      </w:r>
      <w:r w:rsidRPr="0070716D">
        <w:rPr>
          <w:rFonts w:eastAsia="MS Mincho"/>
          <w:i/>
          <w:iCs/>
        </w:rPr>
        <w:t xml:space="preserve">(Mother) </w:t>
      </w:r>
      <w:r w:rsidRPr="0070716D">
        <w:t xml:space="preserve">karya sutradara Tatsushi Omori dengan mengkaji seputar kekerasan anak menggunakan tinjauan sosiologi sastra. </w:t>
      </w:r>
    </w:p>
    <w:p w:rsidR="000B7C2A" w:rsidRPr="0070716D" w:rsidRDefault="000B7C2A" w:rsidP="000B7C2A">
      <w:pPr>
        <w:spacing w:line="480" w:lineRule="auto"/>
        <w:ind w:firstLine="720"/>
        <w:jc w:val="both"/>
      </w:pPr>
      <w:r w:rsidRPr="0070716D">
        <w:t xml:space="preserve">Secara praktis, bagi anak yang menjadi korban maupun tidak, hasil penelitian ini dapat memberikan pemahaman secara nyata mengenai bentuk kekerasan sehingga tidak menutup mata dan berdiam diri untuk melakukan tindak pengamanan. Bagi pembaca, dikarenakan pembaca dirasa sudah memahami jenis dan dampak kekerasan anak yang terjadi seperti dalam film </w:t>
      </w:r>
      <w:r w:rsidRPr="0070716D">
        <w:rPr>
          <w:rFonts w:ascii="MS Mincho" w:eastAsia="MS Mincho" w:hAnsi="MS Mincho" w:cs="MS Mincho"/>
          <w:lang w:val="id-ID"/>
        </w:rPr>
        <w:t>マザー</w:t>
      </w:r>
      <w:r w:rsidRPr="0070716D">
        <w:rPr>
          <w:rFonts w:eastAsia="MS Mincho"/>
          <w:i/>
          <w:iCs/>
        </w:rPr>
        <w:t>(Mother)</w:t>
      </w:r>
      <w:r w:rsidRPr="0070716D">
        <w:t xml:space="preserve">, sehingga hasil penelitian diharapkan mampu mengurangi angka </w:t>
      </w:r>
      <w:r w:rsidR="009A3425">
        <w:t>kekerasan</w:t>
      </w:r>
      <w:r w:rsidRPr="0070716D">
        <w:t xml:space="preserve"> terhadapanak.</w:t>
      </w:r>
    </w:p>
    <w:p w:rsidR="000B7C2A" w:rsidRPr="0070716D" w:rsidRDefault="000B7C2A" w:rsidP="000B7C2A">
      <w:pPr>
        <w:spacing w:line="480" w:lineRule="auto"/>
        <w:ind w:firstLine="720"/>
        <w:jc w:val="both"/>
      </w:pPr>
    </w:p>
    <w:p w:rsidR="000B7C2A" w:rsidRPr="0070716D" w:rsidRDefault="000B7C2A" w:rsidP="00254566">
      <w:pPr>
        <w:pStyle w:val="Heading2"/>
      </w:pPr>
      <w:bookmarkStart w:id="47" w:name="_Toc150435460"/>
      <w:r w:rsidRPr="0070716D">
        <w:t>Sistematika Penulisan</w:t>
      </w:r>
      <w:bookmarkEnd w:id="47"/>
    </w:p>
    <w:p w:rsidR="000B7C2A" w:rsidRPr="0070716D" w:rsidRDefault="000B7C2A" w:rsidP="00C34AB6">
      <w:pPr>
        <w:spacing w:line="480" w:lineRule="auto"/>
        <w:ind w:firstLine="720"/>
        <w:jc w:val="both"/>
        <w:rPr>
          <w:b/>
        </w:rPr>
      </w:pPr>
      <w:r w:rsidRPr="0070716D">
        <w:t>Sistematika penulisan penelitian ini adalah sebagai berikut.</w:t>
      </w:r>
    </w:p>
    <w:p w:rsidR="000B7C2A" w:rsidRPr="0070716D" w:rsidRDefault="000B7C2A" w:rsidP="000B7C2A">
      <w:pPr>
        <w:spacing w:line="480" w:lineRule="auto"/>
        <w:ind w:firstLine="720"/>
        <w:jc w:val="both"/>
        <w:rPr>
          <w:b/>
          <w:bCs/>
        </w:rPr>
      </w:pPr>
      <w:r w:rsidRPr="0070716D">
        <w:t>Bab 1 pendahuluan.Bab ini memberikan gambaran secara umum tentang penelitian, melalui latar belakang dan rumusan masalah, tujuan penelitian, manfaat penelitian, ruang lingkup penelitian, dan sistematika penulisan itu sendiri.</w:t>
      </w:r>
    </w:p>
    <w:p w:rsidR="000B7C2A" w:rsidRPr="0070716D" w:rsidRDefault="000B7C2A" w:rsidP="000B7C2A">
      <w:pPr>
        <w:spacing w:line="480" w:lineRule="auto"/>
        <w:ind w:firstLine="720"/>
        <w:jc w:val="both"/>
      </w:pPr>
      <w:r w:rsidRPr="0070716D">
        <w:t>Bab 2 tinjauan pustaka dan kerangka teori. Bab ini berisi tinjauan pustaka yang meliputi penelitian sebelumnya dan konsep yang relevan terhadap keterkaitan objek penelitian sebagai referensi dalam penelitian ini. Dalam bab ini juga terurai kerangka teori yang digunakan penulis dalam meneliti objek, yaitu teori naratif film dan teori kekerasan anak Rebecca Leeb.</w:t>
      </w:r>
    </w:p>
    <w:p w:rsidR="000B7C2A" w:rsidRPr="0070716D" w:rsidRDefault="000B7C2A" w:rsidP="000B7C2A">
      <w:pPr>
        <w:spacing w:line="480" w:lineRule="auto"/>
        <w:ind w:firstLine="720"/>
        <w:jc w:val="both"/>
        <w:rPr>
          <w:rFonts w:eastAsia="MS Mincho"/>
        </w:rPr>
      </w:pPr>
      <w:r w:rsidRPr="0070716D">
        <w:lastRenderedPageBreak/>
        <w:t xml:space="preserve">Bab 3 metode penelitian. Bab ini merupakan pemaparan metode dan langkah-langkah penelitian yang digunakan dalam menganalisis film </w:t>
      </w:r>
      <w:r w:rsidRPr="0070716D">
        <w:rPr>
          <w:rFonts w:ascii="MS Mincho" w:eastAsia="MS Mincho" w:hAnsi="MS Mincho" w:cs="MS Mincho"/>
          <w:lang w:val="id-ID"/>
        </w:rPr>
        <w:t>マザー</w:t>
      </w:r>
      <w:r w:rsidRPr="0070716D">
        <w:rPr>
          <w:rFonts w:eastAsia="MS Mincho"/>
          <w:i/>
          <w:iCs/>
        </w:rPr>
        <w:t>(Mother).</w:t>
      </w:r>
      <w:r w:rsidRPr="0070716D">
        <w:rPr>
          <w:rFonts w:eastAsia="MS Mincho"/>
        </w:rPr>
        <w:t xml:space="preserve"> Metode yang digunakan dalam penelitian ini yaitu metode sosiologi sastra dengan teori kekerasan anak, dan teori struktur naratif Himawan Pratista.</w:t>
      </w:r>
    </w:p>
    <w:p w:rsidR="000B7C2A" w:rsidRPr="0070716D" w:rsidRDefault="000B7C2A" w:rsidP="000B7C2A">
      <w:pPr>
        <w:spacing w:line="480" w:lineRule="auto"/>
        <w:ind w:firstLine="720"/>
        <w:jc w:val="both"/>
      </w:pPr>
      <w:r w:rsidRPr="0070716D">
        <w:t>Bab 4 analisis struktur naratif dan kekerasan anak dalam film</w:t>
      </w:r>
      <w:r w:rsidRPr="0070716D">
        <w:rPr>
          <w:rFonts w:eastAsia="MS Mincho"/>
          <w:i/>
          <w:iCs/>
        </w:rPr>
        <w:t>マザ</w:t>
      </w:r>
      <w:r w:rsidRPr="0070716D">
        <w:rPr>
          <w:i/>
          <w:iCs/>
        </w:rPr>
        <w:t>(Mother).</w:t>
      </w:r>
      <w:r w:rsidRPr="0070716D">
        <w:t xml:space="preserve"> Bab ini memaparkan tentang pembahasan penelitian yang penulis lakukan untuk menjawab pertanyaan dari semua rumusan masalah yang ada mengenai analisis mengenai struktur naratif dan kekerasan anak yang diterapkan dalam film </w:t>
      </w:r>
      <w:r w:rsidRPr="0070716D">
        <w:rPr>
          <w:rFonts w:eastAsia="MS Mincho"/>
          <w:i/>
          <w:iCs/>
        </w:rPr>
        <w:t>マザ</w:t>
      </w:r>
      <w:r w:rsidRPr="0070716D">
        <w:rPr>
          <w:i/>
          <w:iCs/>
        </w:rPr>
        <w:t>(Mother)</w:t>
      </w:r>
      <w:r w:rsidRPr="0070716D">
        <w:t>.</w:t>
      </w:r>
    </w:p>
    <w:p w:rsidR="000B7C2A" w:rsidRPr="0070716D" w:rsidRDefault="000B7C2A" w:rsidP="000B7C2A">
      <w:pPr>
        <w:spacing w:line="480" w:lineRule="auto"/>
        <w:ind w:firstLine="720"/>
        <w:jc w:val="both"/>
      </w:pPr>
      <w:r w:rsidRPr="0070716D">
        <w:t>Bab 5 penutup. Pada bab ini penulis menyajikan simpulan dari hasil analisis yang telah dilakukan pada bab-bab sebelumnya dan memberikan saran terkait penelitian selanjutnya.</w:t>
      </w:r>
    </w:p>
    <w:p w:rsidR="000B7C2A" w:rsidRPr="0070716D" w:rsidRDefault="000B7C2A" w:rsidP="000B7C2A">
      <w:pPr>
        <w:spacing w:after="200" w:line="276" w:lineRule="auto"/>
        <w:rPr>
          <w:b/>
        </w:rPr>
      </w:pPr>
      <w:r w:rsidRPr="0070716D">
        <w:rPr>
          <w:b/>
        </w:rPr>
        <w:br w:type="page"/>
      </w:r>
    </w:p>
    <w:p w:rsidR="000B7C2A" w:rsidRPr="0070716D" w:rsidRDefault="000B7C2A" w:rsidP="00254566">
      <w:pPr>
        <w:pStyle w:val="Heading1"/>
      </w:pPr>
    </w:p>
    <w:p w:rsidR="2F2E9443" w:rsidRDefault="00B23AEB" w:rsidP="000B7C2A">
      <w:pPr>
        <w:pStyle w:val="ListParagraph"/>
        <w:numPr>
          <w:ilvl w:val="0"/>
          <w:numId w:val="33"/>
        </w:numPr>
        <w:spacing w:after="200" w:line="480" w:lineRule="auto"/>
      </w:pPr>
      <w:r>
        <w:tab/>
      </w:r>
      <w:r>
        <w:tab/>
      </w:r>
      <w:r>
        <w:tab/>
      </w:r>
      <w:r>
        <w:tab/>
        <w:t>(2020-2021)</w:t>
      </w:r>
    </w:p>
    <w:sectPr w:rsidR="2F2E9443" w:rsidSect="002333B3">
      <w:pgSz w:w="11907" w:h="16839"/>
      <w:pgMar w:top="2268" w:right="1701" w:bottom="1701" w:left="2268"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10D2" w:rsidRDefault="005B10D2">
      <w:r>
        <w:separator/>
      </w:r>
    </w:p>
    <w:p w:rsidR="005B10D2" w:rsidRDefault="005B10D2"/>
    <w:p w:rsidR="005B10D2" w:rsidRDefault="005B10D2" w:rsidP="00254566"/>
  </w:endnote>
  <w:endnote w:type="continuationSeparator" w:id="1">
    <w:p w:rsidR="005B10D2" w:rsidRDefault="005B10D2">
      <w:r>
        <w:continuationSeparator/>
      </w:r>
    </w:p>
    <w:p w:rsidR="005B10D2" w:rsidRDefault="005B10D2"/>
    <w:p w:rsidR="005B10D2" w:rsidRDefault="005B10D2" w:rsidP="00254566"/>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Yu Mincho">
    <w:altName w:val="MS Mincho"/>
    <w:charset w:val="80"/>
    <w:family w:val="roman"/>
    <w:pitch w:val="variable"/>
    <w:sig w:usb0="00000000"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7183103"/>
      <w:docPartObj>
        <w:docPartGallery w:val="Page Numbers (Bottom of Page)"/>
        <w:docPartUnique/>
      </w:docPartObj>
    </w:sdtPr>
    <w:sdtEndPr>
      <w:rPr>
        <w:noProof/>
      </w:rPr>
    </w:sdtEndPr>
    <w:sdtContent>
      <w:p w:rsidR="00B23AEB" w:rsidRDefault="00A7054B">
        <w:pPr>
          <w:pStyle w:val="Footer"/>
          <w:jc w:val="center"/>
        </w:pPr>
        <w:r>
          <w:fldChar w:fldCharType="begin"/>
        </w:r>
        <w:r w:rsidR="00B23AEB">
          <w:instrText xml:space="preserve"> PAGE   \* MERGEFORMAT </w:instrText>
        </w:r>
        <w:r>
          <w:fldChar w:fldCharType="separate"/>
        </w:r>
        <w:r w:rsidR="00B93503">
          <w:rPr>
            <w:noProof/>
          </w:rPr>
          <w:t>8</w:t>
        </w:r>
        <w:r>
          <w:rPr>
            <w:noProof/>
          </w:rPr>
          <w:fldChar w:fldCharType="end"/>
        </w:r>
      </w:p>
    </w:sdtContent>
  </w:sdt>
  <w:p w:rsidR="00B23AEB" w:rsidRDefault="00B23AE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3AEB" w:rsidRDefault="00B23AEB" w:rsidP="00B23AEB">
    <w:pPr>
      <w:pStyle w:val="Footer"/>
    </w:pPr>
  </w:p>
  <w:p w:rsidR="002A4D3D" w:rsidRDefault="002A4D3D" w:rsidP="00254566"/>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10D2" w:rsidRDefault="005B10D2">
      <w:r>
        <w:separator/>
      </w:r>
    </w:p>
    <w:p w:rsidR="005B10D2" w:rsidRDefault="005B10D2"/>
    <w:p w:rsidR="005B10D2" w:rsidRDefault="005B10D2" w:rsidP="00254566"/>
  </w:footnote>
  <w:footnote w:type="continuationSeparator" w:id="1">
    <w:p w:rsidR="005B10D2" w:rsidRDefault="005B10D2">
      <w:r>
        <w:continuationSeparator/>
      </w:r>
    </w:p>
    <w:p w:rsidR="005B10D2" w:rsidRDefault="005B10D2"/>
    <w:p w:rsidR="005B10D2" w:rsidRDefault="005B10D2" w:rsidP="00254566"/>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29CF" w:rsidRDefault="00CF29CF">
    <w:pPr>
      <w:pBdr>
        <w:top w:val="nil"/>
        <w:left w:val="nil"/>
        <w:bottom w:val="nil"/>
        <w:right w:val="nil"/>
        <w:between w:val="nil"/>
      </w:pBdr>
      <w:tabs>
        <w:tab w:val="center" w:pos="4680"/>
        <w:tab w:val="right" w:pos="9360"/>
      </w:tabs>
      <w:jc w:val="right"/>
      <w:rPr>
        <w:rFonts w:ascii="Calibri" w:eastAsia="Calibri" w:hAnsi="Calibri" w:cs="Calibri"/>
        <w:color w:val="000000"/>
        <w:sz w:val="22"/>
        <w:szCs w:val="22"/>
      </w:rPr>
    </w:pPr>
  </w:p>
  <w:p w:rsidR="00CF29CF" w:rsidRDefault="00CF29CF">
    <w:pPr>
      <w:pBdr>
        <w:top w:val="nil"/>
        <w:left w:val="nil"/>
        <w:bottom w:val="nil"/>
        <w:right w:val="nil"/>
        <w:between w:val="nil"/>
      </w:pBdr>
      <w:tabs>
        <w:tab w:val="center" w:pos="4680"/>
        <w:tab w:val="right" w:pos="9360"/>
      </w:tabs>
      <w:rPr>
        <w:rFonts w:ascii="Calibri" w:eastAsia="Calibri" w:hAnsi="Calibri" w:cs="Calibri"/>
        <w:color w:val="000000"/>
        <w:sz w:val="22"/>
        <w:szCs w:val="22"/>
      </w:rPr>
    </w:pPr>
  </w:p>
  <w:p w:rsidR="002A4D3D" w:rsidRDefault="002A4D3D"/>
  <w:p w:rsidR="002A4D3D" w:rsidRDefault="002A4D3D" w:rsidP="00254566"/>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29CF" w:rsidRDefault="00CF29CF">
    <w:pPr>
      <w:pBdr>
        <w:top w:val="nil"/>
        <w:left w:val="nil"/>
        <w:bottom w:val="nil"/>
        <w:right w:val="nil"/>
        <w:between w:val="nil"/>
      </w:pBdr>
      <w:tabs>
        <w:tab w:val="center" w:pos="4680"/>
        <w:tab w:val="right" w:pos="9360"/>
      </w:tabs>
      <w:rPr>
        <w:rFonts w:ascii="Calibri" w:eastAsia="Calibri" w:hAnsi="Calibri" w:cs="Calibri"/>
        <w:color w:val="000000"/>
        <w:sz w:val="22"/>
        <w:szCs w:val="22"/>
      </w:rPr>
    </w:pPr>
  </w:p>
  <w:p w:rsidR="002A4D3D" w:rsidRDefault="002A4D3D"/>
  <w:p w:rsidR="002A4D3D" w:rsidRDefault="002A4D3D" w:rsidP="00254566"/>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18C45"/>
    <w:multiLevelType w:val="hybridMultilevel"/>
    <w:tmpl w:val="DD2EE548"/>
    <w:lvl w:ilvl="0" w:tplc="A75E6EEE">
      <w:start w:val="1"/>
      <w:numFmt w:val="lowerLetter"/>
      <w:lvlText w:val="%1."/>
      <w:lvlJc w:val="left"/>
      <w:pPr>
        <w:ind w:left="720" w:hanging="360"/>
      </w:pPr>
    </w:lvl>
    <w:lvl w:ilvl="1" w:tplc="FA146A74">
      <w:start w:val="1"/>
      <w:numFmt w:val="lowerLetter"/>
      <w:lvlText w:val="%2."/>
      <w:lvlJc w:val="left"/>
      <w:pPr>
        <w:ind w:left="1440" w:hanging="360"/>
      </w:pPr>
    </w:lvl>
    <w:lvl w:ilvl="2" w:tplc="4AE466FE">
      <w:start w:val="1"/>
      <w:numFmt w:val="lowerRoman"/>
      <w:lvlText w:val="%3."/>
      <w:lvlJc w:val="right"/>
      <w:pPr>
        <w:ind w:left="2160" w:hanging="180"/>
      </w:pPr>
    </w:lvl>
    <w:lvl w:ilvl="3" w:tplc="B678A310">
      <w:start w:val="1"/>
      <w:numFmt w:val="decimal"/>
      <w:lvlText w:val="%4."/>
      <w:lvlJc w:val="left"/>
      <w:pPr>
        <w:ind w:left="2880" w:hanging="360"/>
      </w:pPr>
    </w:lvl>
    <w:lvl w:ilvl="4" w:tplc="2A6481C6">
      <w:start w:val="1"/>
      <w:numFmt w:val="lowerLetter"/>
      <w:lvlText w:val="%5."/>
      <w:lvlJc w:val="left"/>
      <w:pPr>
        <w:ind w:left="3600" w:hanging="360"/>
      </w:pPr>
    </w:lvl>
    <w:lvl w:ilvl="5" w:tplc="12E4F2B4">
      <w:start w:val="1"/>
      <w:numFmt w:val="lowerRoman"/>
      <w:lvlText w:val="%6."/>
      <w:lvlJc w:val="right"/>
      <w:pPr>
        <w:ind w:left="4320" w:hanging="180"/>
      </w:pPr>
    </w:lvl>
    <w:lvl w:ilvl="6" w:tplc="6E341ACE">
      <w:start w:val="1"/>
      <w:numFmt w:val="decimal"/>
      <w:lvlText w:val="%7."/>
      <w:lvlJc w:val="left"/>
      <w:pPr>
        <w:ind w:left="5040" w:hanging="360"/>
      </w:pPr>
    </w:lvl>
    <w:lvl w:ilvl="7" w:tplc="DA92BDA8">
      <w:start w:val="1"/>
      <w:numFmt w:val="lowerLetter"/>
      <w:lvlText w:val="%8."/>
      <w:lvlJc w:val="left"/>
      <w:pPr>
        <w:ind w:left="5760" w:hanging="360"/>
      </w:pPr>
    </w:lvl>
    <w:lvl w:ilvl="8" w:tplc="85DE0F4C">
      <w:start w:val="1"/>
      <w:numFmt w:val="lowerRoman"/>
      <w:lvlText w:val="%9."/>
      <w:lvlJc w:val="right"/>
      <w:pPr>
        <w:ind w:left="6480" w:hanging="180"/>
      </w:pPr>
    </w:lvl>
  </w:abstractNum>
  <w:abstractNum w:abstractNumId="1">
    <w:nsid w:val="079E850C"/>
    <w:multiLevelType w:val="multilevel"/>
    <w:tmpl w:val="FFFFFFFF"/>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3."/>
      <w:lvlJc w:val="left"/>
      <w:pPr>
        <w:ind w:left="1080" w:hanging="720"/>
      </w:pPr>
      <w:rPr>
        <w:rFonts w:ascii="Times New Roman" w:eastAsia="Times New Roman" w:hAnsi="Times New Roman" w:cs="Times New Roman"/>
      </w:rPr>
    </w:lvl>
    <w:lvl w:ilvl="3">
      <w:start w:val="1"/>
      <w:numFmt w:val="decimal"/>
      <w:lvlText w:val="%4."/>
      <w:lvlJc w:val="left"/>
      <w:pPr>
        <w:ind w:left="1080" w:hanging="720"/>
      </w:pPr>
      <w:rPr>
        <w:rFonts w:ascii="Times New Roman" w:eastAsia="Times New Roman" w:hAnsi="Times New Roman" w:cs="Times New Roman"/>
        <w:color w:val="000000"/>
      </w:r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nsid w:val="099AC0A4"/>
    <w:multiLevelType w:val="multilevel"/>
    <w:tmpl w:val="FFFFFFFF"/>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3."/>
      <w:lvlJc w:val="left"/>
      <w:pPr>
        <w:ind w:left="1080" w:hanging="720"/>
      </w:pPr>
      <w:rPr>
        <w:rFonts w:ascii="Times New Roman" w:eastAsia="Times New Roman" w:hAnsi="Times New Roman" w:cs="Times New Roman"/>
      </w:rPr>
    </w:lvl>
    <w:lvl w:ilvl="3">
      <w:start w:val="1"/>
      <w:numFmt w:val="decimal"/>
      <w:lvlText w:val="%4."/>
      <w:lvlJc w:val="left"/>
      <w:pPr>
        <w:ind w:left="1080" w:hanging="720"/>
      </w:pPr>
      <w:rPr>
        <w:rFonts w:ascii="Times New Roman" w:eastAsia="Times New Roman" w:hAnsi="Times New Roman" w:cs="Times New Roman"/>
      </w:r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nsid w:val="16E5D40E"/>
    <w:multiLevelType w:val="hybridMultilevel"/>
    <w:tmpl w:val="FFFFFFFF"/>
    <w:lvl w:ilvl="0" w:tplc="296208AA">
      <w:start w:val="1"/>
      <w:numFmt w:val="lowerLetter"/>
      <w:lvlText w:val="%1."/>
      <w:lvlJc w:val="left"/>
      <w:pPr>
        <w:ind w:left="720" w:hanging="360"/>
      </w:pPr>
    </w:lvl>
    <w:lvl w:ilvl="1" w:tplc="9DC4E05C">
      <w:start w:val="1"/>
      <w:numFmt w:val="lowerLetter"/>
      <w:lvlText w:val="%2."/>
      <w:lvlJc w:val="left"/>
      <w:pPr>
        <w:ind w:left="1440" w:hanging="360"/>
      </w:pPr>
    </w:lvl>
    <w:lvl w:ilvl="2" w:tplc="B7B2C47A">
      <w:start w:val="1"/>
      <w:numFmt w:val="lowerRoman"/>
      <w:lvlText w:val="%3."/>
      <w:lvlJc w:val="right"/>
      <w:pPr>
        <w:ind w:left="2160" w:hanging="180"/>
      </w:pPr>
    </w:lvl>
    <w:lvl w:ilvl="3" w:tplc="1996CFB0">
      <w:start w:val="1"/>
      <w:numFmt w:val="decimal"/>
      <w:lvlText w:val="%4."/>
      <w:lvlJc w:val="left"/>
      <w:pPr>
        <w:ind w:left="2880" w:hanging="360"/>
      </w:pPr>
    </w:lvl>
    <w:lvl w:ilvl="4" w:tplc="4EB861AA">
      <w:start w:val="1"/>
      <w:numFmt w:val="lowerLetter"/>
      <w:lvlText w:val="%5."/>
      <w:lvlJc w:val="left"/>
      <w:pPr>
        <w:ind w:left="3600" w:hanging="360"/>
      </w:pPr>
    </w:lvl>
    <w:lvl w:ilvl="5" w:tplc="11C4FE56">
      <w:start w:val="1"/>
      <w:numFmt w:val="lowerRoman"/>
      <w:lvlText w:val="%6."/>
      <w:lvlJc w:val="right"/>
      <w:pPr>
        <w:ind w:left="4320" w:hanging="180"/>
      </w:pPr>
    </w:lvl>
    <w:lvl w:ilvl="6" w:tplc="C1F45E38">
      <w:start w:val="1"/>
      <w:numFmt w:val="decimal"/>
      <w:lvlText w:val="%7."/>
      <w:lvlJc w:val="left"/>
      <w:pPr>
        <w:ind w:left="5040" w:hanging="360"/>
      </w:pPr>
    </w:lvl>
    <w:lvl w:ilvl="7" w:tplc="F7A88CC6">
      <w:start w:val="1"/>
      <w:numFmt w:val="lowerLetter"/>
      <w:lvlText w:val="%8."/>
      <w:lvlJc w:val="left"/>
      <w:pPr>
        <w:ind w:left="5760" w:hanging="360"/>
      </w:pPr>
    </w:lvl>
    <w:lvl w:ilvl="8" w:tplc="EF2031C8">
      <w:start w:val="1"/>
      <w:numFmt w:val="lowerRoman"/>
      <w:lvlText w:val="%9."/>
      <w:lvlJc w:val="right"/>
      <w:pPr>
        <w:ind w:left="6480" w:hanging="180"/>
      </w:pPr>
    </w:lvl>
  </w:abstractNum>
  <w:abstractNum w:abstractNumId="4">
    <w:nsid w:val="18C10A7E"/>
    <w:multiLevelType w:val="hybridMultilevel"/>
    <w:tmpl w:val="FFFFFFFF"/>
    <w:lvl w:ilvl="0" w:tplc="35F6694A">
      <w:start w:val="1"/>
      <w:numFmt w:val="decimal"/>
      <w:lvlText w:val="%1."/>
      <w:lvlJc w:val="left"/>
      <w:pPr>
        <w:ind w:left="720" w:hanging="360"/>
      </w:pPr>
    </w:lvl>
    <w:lvl w:ilvl="1" w:tplc="B8260D28">
      <w:start w:val="1"/>
      <w:numFmt w:val="lowerLetter"/>
      <w:lvlText w:val="%2."/>
      <w:lvlJc w:val="left"/>
      <w:pPr>
        <w:ind w:left="1440" w:hanging="360"/>
      </w:pPr>
    </w:lvl>
    <w:lvl w:ilvl="2" w:tplc="F43C3D5C">
      <w:start w:val="1"/>
      <w:numFmt w:val="lowerRoman"/>
      <w:lvlText w:val="%3."/>
      <w:lvlJc w:val="right"/>
      <w:pPr>
        <w:ind w:left="2160" w:hanging="180"/>
      </w:pPr>
    </w:lvl>
    <w:lvl w:ilvl="3" w:tplc="746CBB8C">
      <w:start w:val="1"/>
      <w:numFmt w:val="decimal"/>
      <w:lvlText w:val="%4."/>
      <w:lvlJc w:val="left"/>
      <w:pPr>
        <w:ind w:left="2880" w:hanging="360"/>
      </w:pPr>
    </w:lvl>
    <w:lvl w:ilvl="4" w:tplc="7B282D9E">
      <w:start w:val="1"/>
      <w:numFmt w:val="lowerLetter"/>
      <w:lvlText w:val="%5."/>
      <w:lvlJc w:val="left"/>
      <w:pPr>
        <w:ind w:left="3600" w:hanging="360"/>
      </w:pPr>
    </w:lvl>
    <w:lvl w:ilvl="5" w:tplc="81F05704">
      <w:start w:val="1"/>
      <w:numFmt w:val="lowerRoman"/>
      <w:lvlText w:val="%6."/>
      <w:lvlJc w:val="right"/>
      <w:pPr>
        <w:ind w:left="4320" w:hanging="180"/>
      </w:pPr>
    </w:lvl>
    <w:lvl w:ilvl="6" w:tplc="902E9C04">
      <w:start w:val="1"/>
      <w:numFmt w:val="decimal"/>
      <w:lvlText w:val="%7."/>
      <w:lvlJc w:val="left"/>
      <w:pPr>
        <w:ind w:left="5040" w:hanging="360"/>
      </w:pPr>
    </w:lvl>
    <w:lvl w:ilvl="7" w:tplc="D0E68A54">
      <w:start w:val="1"/>
      <w:numFmt w:val="lowerLetter"/>
      <w:lvlText w:val="%8."/>
      <w:lvlJc w:val="left"/>
      <w:pPr>
        <w:ind w:left="5760" w:hanging="360"/>
      </w:pPr>
    </w:lvl>
    <w:lvl w:ilvl="8" w:tplc="30FEE29C">
      <w:start w:val="1"/>
      <w:numFmt w:val="lowerRoman"/>
      <w:lvlText w:val="%9."/>
      <w:lvlJc w:val="right"/>
      <w:pPr>
        <w:ind w:left="6480" w:hanging="180"/>
      </w:pPr>
    </w:lvl>
  </w:abstractNum>
  <w:abstractNum w:abstractNumId="5">
    <w:nsid w:val="1D837DC5"/>
    <w:multiLevelType w:val="hybridMultilevel"/>
    <w:tmpl w:val="749C0D94"/>
    <w:lvl w:ilvl="0" w:tplc="59A46EF2">
      <w:start w:val="1"/>
      <w:numFmt w:val="bullet"/>
      <w:lvlText w:val=""/>
      <w:lvlJc w:val="left"/>
      <w:pPr>
        <w:ind w:left="720" w:hanging="360"/>
      </w:pPr>
      <w:rPr>
        <w:rFonts w:ascii="Symbol" w:hAnsi="Symbol" w:hint="default"/>
      </w:rPr>
    </w:lvl>
    <w:lvl w:ilvl="1" w:tplc="BFC45D68">
      <w:start w:val="1"/>
      <w:numFmt w:val="bullet"/>
      <w:lvlText w:val="o"/>
      <w:lvlJc w:val="left"/>
      <w:pPr>
        <w:ind w:left="1440" w:hanging="360"/>
      </w:pPr>
      <w:rPr>
        <w:rFonts w:ascii="Courier New" w:hAnsi="Courier New" w:hint="default"/>
      </w:rPr>
    </w:lvl>
    <w:lvl w:ilvl="2" w:tplc="D842E7C0">
      <w:start w:val="1"/>
      <w:numFmt w:val="bullet"/>
      <w:lvlText w:val=""/>
      <w:lvlJc w:val="left"/>
      <w:pPr>
        <w:ind w:left="2160" w:hanging="360"/>
      </w:pPr>
      <w:rPr>
        <w:rFonts w:ascii="Wingdings" w:hAnsi="Wingdings" w:hint="default"/>
      </w:rPr>
    </w:lvl>
    <w:lvl w:ilvl="3" w:tplc="2FE253B8">
      <w:start w:val="1"/>
      <w:numFmt w:val="bullet"/>
      <w:lvlText w:val=""/>
      <w:lvlJc w:val="left"/>
      <w:pPr>
        <w:ind w:left="2880" w:hanging="360"/>
      </w:pPr>
      <w:rPr>
        <w:rFonts w:ascii="Symbol" w:hAnsi="Symbol" w:hint="default"/>
      </w:rPr>
    </w:lvl>
    <w:lvl w:ilvl="4" w:tplc="3D3C8EFA">
      <w:start w:val="1"/>
      <w:numFmt w:val="bullet"/>
      <w:lvlText w:val="o"/>
      <w:lvlJc w:val="left"/>
      <w:pPr>
        <w:ind w:left="3600" w:hanging="360"/>
      </w:pPr>
      <w:rPr>
        <w:rFonts w:ascii="Courier New" w:hAnsi="Courier New" w:hint="default"/>
      </w:rPr>
    </w:lvl>
    <w:lvl w:ilvl="5" w:tplc="A9B041B2">
      <w:start w:val="1"/>
      <w:numFmt w:val="bullet"/>
      <w:lvlText w:val=""/>
      <w:lvlJc w:val="left"/>
      <w:pPr>
        <w:ind w:left="4320" w:hanging="360"/>
      </w:pPr>
      <w:rPr>
        <w:rFonts w:ascii="Wingdings" w:hAnsi="Wingdings" w:hint="default"/>
      </w:rPr>
    </w:lvl>
    <w:lvl w:ilvl="6" w:tplc="D870FA76">
      <w:start w:val="1"/>
      <w:numFmt w:val="bullet"/>
      <w:lvlText w:val=""/>
      <w:lvlJc w:val="left"/>
      <w:pPr>
        <w:ind w:left="5040" w:hanging="360"/>
      </w:pPr>
      <w:rPr>
        <w:rFonts w:ascii="Symbol" w:hAnsi="Symbol" w:hint="default"/>
      </w:rPr>
    </w:lvl>
    <w:lvl w:ilvl="7" w:tplc="154086AE">
      <w:start w:val="1"/>
      <w:numFmt w:val="bullet"/>
      <w:lvlText w:val="o"/>
      <w:lvlJc w:val="left"/>
      <w:pPr>
        <w:ind w:left="5760" w:hanging="360"/>
      </w:pPr>
      <w:rPr>
        <w:rFonts w:ascii="Courier New" w:hAnsi="Courier New" w:hint="default"/>
      </w:rPr>
    </w:lvl>
    <w:lvl w:ilvl="8" w:tplc="445CF70A">
      <w:start w:val="1"/>
      <w:numFmt w:val="bullet"/>
      <w:lvlText w:val=""/>
      <w:lvlJc w:val="left"/>
      <w:pPr>
        <w:ind w:left="6480" w:hanging="360"/>
      </w:pPr>
      <w:rPr>
        <w:rFonts w:ascii="Wingdings" w:hAnsi="Wingdings" w:hint="default"/>
      </w:rPr>
    </w:lvl>
  </w:abstractNum>
  <w:abstractNum w:abstractNumId="6">
    <w:nsid w:val="227E03D4"/>
    <w:multiLevelType w:val="hybridMultilevel"/>
    <w:tmpl w:val="968C20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2ED070E"/>
    <w:multiLevelType w:val="multilevel"/>
    <w:tmpl w:val="89D4F5E2"/>
    <w:lvl w:ilvl="0">
      <w:start w:val="3"/>
      <w:numFmt w:val="decimal"/>
      <w:lvlText w:val="%1"/>
      <w:lvlJc w:val="left"/>
      <w:pPr>
        <w:ind w:left="360" w:hanging="360"/>
      </w:pPr>
      <w:rPr>
        <w:rFonts w:hint="default"/>
      </w:rPr>
    </w:lvl>
    <w:lvl w:ilvl="1">
      <w:start w:val="1"/>
      <w:numFmt w:val="decimal"/>
      <w:pStyle w:val="subbab3"/>
      <w:lvlText w:val="%1.%2"/>
      <w:lvlJc w:val="left"/>
      <w:pPr>
        <w:ind w:left="360" w:hanging="360"/>
      </w:pPr>
      <w:rPr>
        <w:rFonts w:hint="default"/>
      </w:rPr>
    </w:lvl>
    <w:lvl w:ilvl="2">
      <w:start w:val="1"/>
      <w:numFmt w:val="decimal"/>
      <w:pStyle w:val="subbab3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4CBACF3"/>
    <w:multiLevelType w:val="hybridMultilevel"/>
    <w:tmpl w:val="FFFFFFFF"/>
    <w:lvl w:ilvl="0" w:tplc="AF68BBEA">
      <w:start w:val="6"/>
      <w:numFmt w:val="decimal"/>
      <w:lvlText w:val="%1."/>
      <w:lvlJc w:val="left"/>
      <w:pPr>
        <w:ind w:left="720" w:hanging="360"/>
      </w:pPr>
    </w:lvl>
    <w:lvl w:ilvl="1" w:tplc="77CE9B54">
      <w:start w:val="1"/>
      <w:numFmt w:val="lowerLetter"/>
      <w:lvlText w:val="%2."/>
      <w:lvlJc w:val="left"/>
      <w:pPr>
        <w:ind w:left="1440" w:hanging="360"/>
      </w:pPr>
    </w:lvl>
    <w:lvl w:ilvl="2" w:tplc="4D46CA86">
      <w:start w:val="1"/>
      <w:numFmt w:val="lowerRoman"/>
      <w:lvlText w:val="%3."/>
      <w:lvlJc w:val="right"/>
      <w:pPr>
        <w:ind w:left="2160" w:hanging="180"/>
      </w:pPr>
    </w:lvl>
    <w:lvl w:ilvl="3" w:tplc="F0D003B2">
      <w:start w:val="1"/>
      <w:numFmt w:val="decimal"/>
      <w:lvlText w:val="%4."/>
      <w:lvlJc w:val="left"/>
      <w:pPr>
        <w:ind w:left="2880" w:hanging="360"/>
      </w:pPr>
    </w:lvl>
    <w:lvl w:ilvl="4" w:tplc="0986D35C">
      <w:start w:val="1"/>
      <w:numFmt w:val="lowerLetter"/>
      <w:lvlText w:val="%5."/>
      <w:lvlJc w:val="left"/>
      <w:pPr>
        <w:ind w:left="3600" w:hanging="360"/>
      </w:pPr>
    </w:lvl>
    <w:lvl w:ilvl="5" w:tplc="1A5EED36">
      <w:start w:val="1"/>
      <w:numFmt w:val="lowerRoman"/>
      <w:lvlText w:val="%6."/>
      <w:lvlJc w:val="right"/>
      <w:pPr>
        <w:ind w:left="4320" w:hanging="180"/>
      </w:pPr>
    </w:lvl>
    <w:lvl w:ilvl="6" w:tplc="C7A225EA">
      <w:start w:val="1"/>
      <w:numFmt w:val="decimal"/>
      <w:lvlText w:val="%7."/>
      <w:lvlJc w:val="left"/>
      <w:pPr>
        <w:ind w:left="5040" w:hanging="360"/>
      </w:pPr>
    </w:lvl>
    <w:lvl w:ilvl="7" w:tplc="FD52B662">
      <w:start w:val="1"/>
      <w:numFmt w:val="lowerLetter"/>
      <w:lvlText w:val="%8."/>
      <w:lvlJc w:val="left"/>
      <w:pPr>
        <w:ind w:left="5760" w:hanging="360"/>
      </w:pPr>
    </w:lvl>
    <w:lvl w:ilvl="8" w:tplc="6F42D080">
      <w:start w:val="1"/>
      <w:numFmt w:val="lowerRoman"/>
      <w:lvlText w:val="%9."/>
      <w:lvlJc w:val="right"/>
      <w:pPr>
        <w:ind w:left="6480" w:hanging="180"/>
      </w:pPr>
    </w:lvl>
  </w:abstractNum>
  <w:abstractNum w:abstractNumId="9">
    <w:nsid w:val="26E9A1D2"/>
    <w:multiLevelType w:val="hybridMultilevel"/>
    <w:tmpl w:val="FFFFFFFF"/>
    <w:lvl w:ilvl="0" w:tplc="C826E5F2">
      <w:start w:val="1"/>
      <w:numFmt w:val="decimal"/>
      <w:lvlText w:val="%1."/>
      <w:lvlJc w:val="left"/>
      <w:pPr>
        <w:ind w:left="720" w:hanging="360"/>
      </w:pPr>
    </w:lvl>
    <w:lvl w:ilvl="1" w:tplc="FFD8CCA2">
      <w:start w:val="1"/>
      <w:numFmt w:val="lowerLetter"/>
      <w:lvlText w:val="%2."/>
      <w:lvlJc w:val="left"/>
      <w:pPr>
        <w:ind w:left="1440" w:hanging="360"/>
      </w:pPr>
    </w:lvl>
    <w:lvl w:ilvl="2" w:tplc="F160B674">
      <w:start w:val="1"/>
      <w:numFmt w:val="lowerRoman"/>
      <w:lvlText w:val="%3."/>
      <w:lvlJc w:val="right"/>
      <w:pPr>
        <w:ind w:left="2160" w:hanging="180"/>
      </w:pPr>
    </w:lvl>
    <w:lvl w:ilvl="3" w:tplc="19CC238E">
      <w:start w:val="1"/>
      <w:numFmt w:val="decimal"/>
      <w:lvlText w:val="%4."/>
      <w:lvlJc w:val="left"/>
      <w:pPr>
        <w:ind w:left="2880" w:hanging="360"/>
      </w:pPr>
    </w:lvl>
    <w:lvl w:ilvl="4" w:tplc="41E42A58">
      <w:start w:val="1"/>
      <w:numFmt w:val="lowerLetter"/>
      <w:lvlText w:val="%5."/>
      <w:lvlJc w:val="left"/>
      <w:pPr>
        <w:ind w:left="3600" w:hanging="360"/>
      </w:pPr>
    </w:lvl>
    <w:lvl w:ilvl="5" w:tplc="EF88E502">
      <w:start w:val="1"/>
      <w:numFmt w:val="lowerRoman"/>
      <w:lvlText w:val="%6."/>
      <w:lvlJc w:val="right"/>
      <w:pPr>
        <w:ind w:left="4320" w:hanging="180"/>
      </w:pPr>
    </w:lvl>
    <w:lvl w:ilvl="6" w:tplc="0E32F836">
      <w:start w:val="1"/>
      <w:numFmt w:val="decimal"/>
      <w:lvlText w:val="%7."/>
      <w:lvlJc w:val="left"/>
      <w:pPr>
        <w:ind w:left="5040" w:hanging="360"/>
      </w:pPr>
    </w:lvl>
    <w:lvl w:ilvl="7" w:tplc="D826CFEC">
      <w:start w:val="1"/>
      <w:numFmt w:val="lowerLetter"/>
      <w:lvlText w:val="%8."/>
      <w:lvlJc w:val="left"/>
      <w:pPr>
        <w:ind w:left="5760" w:hanging="360"/>
      </w:pPr>
    </w:lvl>
    <w:lvl w:ilvl="8" w:tplc="188C3228">
      <w:start w:val="1"/>
      <w:numFmt w:val="lowerRoman"/>
      <w:lvlText w:val="%9."/>
      <w:lvlJc w:val="right"/>
      <w:pPr>
        <w:ind w:left="6480" w:hanging="180"/>
      </w:pPr>
    </w:lvl>
  </w:abstractNum>
  <w:abstractNum w:abstractNumId="10">
    <w:nsid w:val="312A1DD5"/>
    <w:multiLevelType w:val="hybridMultilevel"/>
    <w:tmpl w:val="C7BC1D56"/>
    <w:lvl w:ilvl="0" w:tplc="43EC2AEA">
      <w:start w:val="1"/>
      <w:numFmt w:val="lowerLetter"/>
      <w:lvlText w:val="%1."/>
      <w:lvlJc w:val="left"/>
      <w:pPr>
        <w:ind w:left="720" w:hanging="360"/>
      </w:pPr>
    </w:lvl>
    <w:lvl w:ilvl="1" w:tplc="BFE2F52A">
      <w:start w:val="1"/>
      <w:numFmt w:val="lowerLetter"/>
      <w:lvlText w:val="%2."/>
      <w:lvlJc w:val="left"/>
      <w:pPr>
        <w:ind w:left="1440" w:hanging="360"/>
      </w:pPr>
    </w:lvl>
    <w:lvl w:ilvl="2" w:tplc="0E72A3CC">
      <w:start w:val="1"/>
      <w:numFmt w:val="lowerRoman"/>
      <w:lvlText w:val="%3."/>
      <w:lvlJc w:val="right"/>
      <w:pPr>
        <w:ind w:left="2160" w:hanging="180"/>
      </w:pPr>
    </w:lvl>
    <w:lvl w:ilvl="3" w:tplc="4FC47E80">
      <w:start w:val="1"/>
      <w:numFmt w:val="decimal"/>
      <w:lvlText w:val="%4."/>
      <w:lvlJc w:val="left"/>
      <w:pPr>
        <w:ind w:left="2880" w:hanging="360"/>
      </w:pPr>
    </w:lvl>
    <w:lvl w:ilvl="4" w:tplc="5356642A">
      <w:start w:val="1"/>
      <w:numFmt w:val="lowerLetter"/>
      <w:lvlText w:val="%5."/>
      <w:lvlJc w:val="left"/>
      <w:pPr>
        <w:ind w:left="3600" w:hanging="360"/>
      </w:pPr>
    </w:lvl>
    <w:lvl w:ilvl="5" w:tplc="292AA2E4">
      <w:start w:val="1"/>
      <w:numFmt w:val="lowerRoman"/>
      <w:lvlText w:val="%6."/>
      <w:lvlJc w:val="right"/>
      <w:pPr>
        <w:ind w:left="4320" w:hanging="180"/>
      </w:pPr>
    </w:lvl>
    <w:lvl w:ilvl="6" w:tplc="7E027640">
      <w:start w:val="1"/>
      <w:numFmt w:val="decimal"/>
      <w:lvlText w:val="%7."/>
      <w:lvlJc w:val="left"/>
      <w:pPr>
        <w:ind w:left="5040" w:hanging="360"/>
      </w:pPr>
    </w:lvl>
    <w:lvl w:ilvl="7" w:tplc="10A27EA4">
      <w:start w:val="1"/>
      <w:numFmt w:val="lowerLetter"/>
      <w:lvlText w:val="%8."/>
      <w:lvlJc w:val="left"/>
      <w:pPr>
        <w:ind w:left="5760" w:hanging="360"/>
      </w:pPr>
    </w:lvl>
    <w:lvl w:ilvl="8" w:tplc="BB2887B6">
      <w:start w:val="1"/>
      <w:numFmt w:val="lowerRoman"/>
      <w:lvlText w:val="%9."/>
      <w:lvlJc w:val="right"/>
      <w:pPr>
        <w:ind w:left="6480" w:hanging="180"/>
      </w:pPr>
    </w:lvl>
  </w:abstractNum>
  <w:abstractNum w:abstractNumId="11">
    <w:nsid w:val="31FCF057"/>
    <w:multiLevelType w:val="hybridMultilevel"/>
    <w:tmpl w:val="FFFFFFFF"/>
    <w:lvl w:ilvl="0" w:tplc="5CEE7182">
      <w:start w:val="2"/>
      <w:numFmt w:val="decimal"/>
      <w:lvlText w:val="%1."/>
      <w:lvlJc w:val="left"/>
      <w:pPr>
        <w:ind w:left="720" w:hanging="360"/>
      </w:pPr>
    </w:lvl>
    <w:lvl w:ilvl="1" w:tplc="155007E4">
      <w:start w:val="1"/>
      <w:numFmt w:val="lowerLetter"/>
      <w:lvlText w:val="%2."/>
      <w:lvlJc w:val="left"/>
      <w:pPr>
        <w:ind w:left="1440" w:hanging="360"/>
      </w:pPr>
    </w:lvl>
    <w:lvl w:ilvl="2" w:tplc="F3024788">
      <w:start w:val="1"/>
      <w:numFmt w:val="lowerRoman"/>
      <w:lvlText w:val="%3."/>
      <w:lvlJc w:val="right"/>
      <w:pPr>
        <w:ind w:left="2160" w:hanging="180"/>
      </w:pPr>
    </w:lvl>
    <w:lvl w:ilvl="3" w:tplc="9502EDA8">
      <w:start w:val="1"/>
      <w:numFmt w:val="decimal"/>
      <w:lvlText w:val="%4."/>
      <w:lvlJc w:val="left"/>
      <w:pPr>
        <w:ind w:left="2880" w:hanging="360"/>
      </w:pPr>
    </w:lvl>
    <w:lvl w:ilvl="4" w:tplc="E51870A8">
      <w:start w:val="1"/>
      <w:numFmt w:val="lowerLetter"/>
      <w:lvlText w:val="%5."/>
      <w:lvlJc w:val="left"/>
      <w:pPr>
        <w:ind w:left="3600" w:hanging="360"/>
      </w:pPr>
    </w:lvl>
    <w:lvl w:ilvl="5" w:tplc="78FCF330">
      <w:start w:val="1"/>
      <w:numFmt w:val="lowerRoman"/>
      <w:lvlText w:val="%6."/>
      <w:lvlJc w:val="right"/>
      <w:pPr>
        <w:ind w:left="4320" w:hanging="180"/>
      </w:pPr>
    </w:lvl>
    <w:lvl w:ilvl="6" w:tplc="2AA429F4">
      <w:start w:val="1"/>
      <w:numFmt w:val="decimal"/>
      <w:lvlText w:val="%7."/>
      <w:lvlJc w:val="left"/>
      <w:pPr>
        <w:ind w:left="5040" w:hanging="360"/>
      </w:pPr>
    </w:lvl>
    <w:lvl w:ilvl="7" w:tplc="BEA678E6">
      <w:start w:val="1"/>
      <w:numFmt w:val="lowerLetter"/>
      <w:lvlText w:val="%8."/>
      <w:lvlJc w:val="left"/>
      <w:pPr>
        <w:ind w:left="5760" w:hanging="360"/>
      </w:pPr>
    </w:lvl>
    <w:lvl w:ilvl="8" w:tplc="6BE6C1E4">
      <w:start w:val="1"/>
      <w:numFmt w:val="lowerRoman"/>
      <w:lvlText w:val="%9."/>
      <w:lvlJc w:val="right"/>
      <w:pPr>
        <w:ind w:left="6480" w:hanging="180"/>
      </w:pPr>
    </w:lvl>
  </w:abstractNum>
  <w:abstractNum w:abstractNumId="12">
    <w:nsid w:val="32359B1F"/>
    <w:multiLevelType w:val="hybridMultilevel"/>
    <w:tmpl w:val="FFFFFFFF"/>
    <w:lvl w:ilvl="0" w:tplc="6C789476">
      <w:start w:val="1"/>
      <w:numFmt w:val="lowerLetter"/>
      <w:lvlText w:val="%1."/>
      <w:lvlJc w:val="left"/>
      <w:pPr>
        <w:ind w:left="720" w:hanging="360"/>
      </w:pPr>
    </w:lvl>
    <w:lvl w:ilvl="1" w:tplc="1AB4CAF4">
      <w:start w:val="1"/>
      <w:numFmt w:val="lowerLetter"/>
      <w:lvlText w:val="%2."/>
      <w:lvlJc w:val="left"/>
      <w:pPr>
        <w:ind w:left="1440" w:hanging="360"/>
      </w:pPr>
    </w:lvl>
    <w:lvl w:ilvl="2" w:tplc="A692DC0C">
      <w:start w:val="1"/>
      <w:numFmt w:val="lowerRoman"/>
      <w:lvlText w:val="%3."/>
      <w:lvlJc w:val="right"/>
      <w:pPr>
        <w:ind w:left="2160" w:hanging="180"/>
      </w:pPr>
    </w:lvl>
    <w:lvl w:ilvl="3" w:tplc="791CBAE0">
      <w:start w:val="1"/>
      <w:numFmt w:val="decimal"/>
      <w:lvlText w:val="%4."/>
      <w:lvlJc w:val="left"/>
      <w:pPr>
        <w:ind w:left="2880" w:hanging="360"/>
      </w:pPr>
    </w:lvl>
    <w:lvl w:ilvl="4" w:tplc="947019FC">
      <w:start w:val="1"/>
      <w:numFmt w:val="lowerLetter"/>
      <w:lvlText w:val="%5."/>
      <w:lvlJc w:val="left"/>
      <w:pPr>
        <w:ind w:left="3600" w:hanging="360"/>
      </w:pPr>
    </w:lvl>
    <w:lvl w:ilvl="5" w:tplc="1D349976">
      <w:start w:val="1"/>
      <w:numFmt w:val="lowerRoman"/>
      <w:lvlText w:val="%6."/>
      <w:lvlJc w:val="right"/>
      <w:pPr>
        <w:ind w:left="4320" w:hanging="180"/>
      </w:pPr>
    </w:lvl>
    <w:lvl w:ilvl="6" w:tplc="CF28EC04">
      <w:start w:val="1"/>
      <w:numFmt w:val="decimal"/>
      <w:lvlText w:val="%7."/>
      <w:lvlJc w:val="left"/>
      <w:pPr>
        <w:ind w:left="5040" w:hanging="360"/>
      </w:pPr>
    </w:lvl>
    <w:lvl w:ilvl="7" w:tplc="FF26EC78">
      <w:start w:val="1"/>
      <w:numFmt w:val="lowerLetter"/>
      <w:lvlText w:val="%8."/>
      <w:lvlJc w:val="left"/>
      <w:pPr>
        <w:ind w:left="5760" w:hanging="360"/>
      </w:pPr>
    </w:lvl>
    <w:lvl w:ilvl="8" w:tplc="5E30CEFA">
      <w:start w:val="1"/>
      <w:numFmt w:val="lowerRoman"/>
      <w:lvlText w:val="%9."/>
      <w:lvlJc w:val="right"/>
      <w:pPr>
        <w:ind w:left="6480" w:hanging="180"/>
      </w:pPr>
    </w:lvl>
  </w:abstractNum>
  <w:abstractNum w:abstractNumId="13">
    <w:nsid w:val="39E67E26"/>
    <w:multiLevelType w:val="multilevel"/>
    <w:tmpl w:val="B26C57BA"/>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3."/>
      <w:lvlJc w:val="left"/>
      <w:pPr>
        <w:ind w:left="1080" w:hanging="720"/>
      </w:pPr>
      <w:rPr>
        <w:rFonts w:ascii="Times New Roman" w:eastAsia="Times New Roman" w:hAnsi="Times New Roman" w:cs="Times New Roman"/>
      </w:rPr>
    </w:lvl>
    <w:lvl w:ilvl="3">
      <w:start w:val="1"/>
      <w:numFmt w:val="decimal"/>
      <w:isLgl/>
      <w:lvlText w:val="%4."/>
      <w:lvlJc w:val="left"/>
      <w:pPr>
        <w:ind w:left="1080" w:hanging="720"/>
      </w:pPr>
      <w:rPr>
        <w:rFonts w:ascii="Times New Roman" w:eastAsia="Times New Roman" w:hAnsi="Times New Roman" w:cs="Times New Roman"/>
        <w:color w:val="auto"/>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B887F6F"/>
    <w:multiLevelType w:val="multilevel"/>
    <w:tmpl w:val="1A963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C5D3CEE"/>
    <w:multiLevelType w:val="hybridMultilevel"/>
    <w:tmpl w:val="FFFFFFFF"/>
    <w:lvl w:ilvl="0" w:tplc="E31C41FE">
      <w:start w:val="1"/>
      <w:numFmt w:val="lowerLetter"/>
      <w:lvlText w:val="%1."/>
      <w:lvlJc w:val="left"/>
      <w:pPr>
        <w:ind w:left="720" w:hanging="360"/>
      </w:pPr>
    </w:lvl>
    <w:lvl w:ilvl="1" w:tplc="3DAAF7F0">
      <w:start w:val="1"/>
      <w:numFmt w:val="lowerLetter"/>
      <w:lvlText w:val="%2."/>
      <w:lvlJc w:val="left"/>
      <w:pPr>
        <w:ind w:left="1440" w:hanging="360"/>
      </w:pPr>
    </w:lvl>
    <w:lvl w:ilvl="2" w:tplc="61F2DCBC">
      <w:start w:val="1"/>
      <w:numFmt w:val="lowerRoman"/>
      <w:lvlText w:val="%3."/>
      <w:lvlJc w:val="right"/>
      <w:pPr>
        <w:ind w:left="2160" w:hanging="180"/>
      </w:pPr>
    </w:lvl>
    <w:lvl w:ilvl="3" w:tplc="B350AC42">
      <w:start w:val="1"/>
      <w:numFmt w:val="decimal"/>
      <w:lvlText w:val="%4."/>
      <w:lvlJc w:val="left"/>
      <w:pPr>
        <w:ind w:left="2880" w:hanging="360"/>
      </w:pPr>
    </w:lvl>
    <w:lvl w:ilvl="4" w:tplc="F52E6B6E">
      <w:start w:val="1"/>
      <w:numFmt w:val="lowerLetter"/>
      <w:lvlText w:val="%5."/>
      <w:lvlJc w:val="left"/>
      <w:pPr>
        <w:ind w:left="3600" w:hanging="360"/>
      </w:pPr>
    </w:lvl>
    <w:lvl w:ilvl="5" w:tplc="D68C499E">
      <w:start w:val="1"/>
      <w:numFmt w:val="lowerRoman"/>
      <w:lvlText w:val="%6."/>
      <w:lvlJc w:val="right"/>
      <w:pPr>
        <w:ind w:left="4320" w:hanging="180"/>
      </w:pPr>
    </w:lvl>
    <w:lvl w:ilvl="6" w:tplc="A77CF284">
      <w:start w:val="1"/>
      <w:numFmt w:val="decimal"/>
      <w:lvlText w:val="%7."/>
      <w:lvlJc w:val="left"/>
      <w:pPr>
        <w:ind w:left="5040" w:hanging="360"/>
      </w:pPr>
    </w:lvl>
    <w:lvl w:ilvl="7" w:tplc="75467CC4">
      <w:start w:val="1"/>
      <w:numFmt w:val="lowerLetter"/>
      <w:lvlText w:val="%8."/>
      <w:lvlJc w:val="left"/>
      <w:pPr>
        <w:ind w:left="5760" w:hanging="360"/>
      </w:pPr>
    </w:lvl>
    <w:lvl w:ilvl="8" w:tplc="D2EC396E">
      <w:start w:val="1"/>
      <w:numFmt w:val="lowerRoman"/>
      <w:lvlText w:val="%9."/>
      <w:lvlJc w:val="right"/>
      <w:pPr>
        <w:ind w:left="6480" w:hanging="180"/>
      </w:pPr>
    </w:lvl>
  </w:abstractNum>
  <w:abstractNum w:abstractNumId="16">
    <w:nsid w:val="3D27451A"/>
    <w:multiLevelType w:val="multilevel"/>
    <w:tmpl w:val="FFFFFFFF"/>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7">
    <w:nsid w:val="40001E2C"/>
    <w:multiLevelType w:val="hybridMultilevel"/>
    <w:tmpl w:val="FFFFFFFF"/>
    <w:lvl w:ilvl="0" w:tplc="6AF6D6CE">
      <w:start w:val="1"/>
      <w:numFmt w:val="lowerLetter"/>
      <w:lvlText w:val="%1."/>
      <w:lvlJc w:val="left"/>
      <w:pPr>
        <w:ind w:left="720" w:hanging="360"/>
      </w:pPr>
    </w:lvl>
    <w:lvl w:ilvl="1" w:tplc="5F4AF304">
      <w:start w:val="1"/>
      <w:numFmt w:val="lowerLetter"/>
      <w:lvlText w:val="%2."/>
      <w:lvlJc w:val="left"/>
      <w:pPr>
        <w:ind w:left="1440" w:hanging="360"/>
      </w:pPr>
    </w:lvl>
    <w:lvl w:ilvl="2" w:tplc="855ED752">
      <w:start w:val="1"/>
      <w:numFmt w:val="lowerRoman"/>
      <w:lvlText w:val="%3."/>
      <w:lvlJc w:val="right"/>
      <w:pPr>
        <w:ind w:left="2160" w:hanging="180"/>
      </w:pPr>
    </w:lvl>
    <w:lvl w:ilvl="3" w:tplc="0768719E">
      <w:start w:val="1"/>
      <w:numFmt w:val="decimal"/>
      <w:lvlText w:val="%4."/>
      <w:lvlJc w:val="left"/>
      <w:pPr>
        <w:ind w:left="2880" w:hanging="360"/>
      </w:pPr>
    </w:lvl>
    <w:lvl w:ilvl="4" w:tplc="41FA6A72">
      <w:start w:val="1"/>
      <w:numFmt w:val="lowerLetter"/>
      <w:lvlText w:val="%5."/>
      <w:lvlJc w:val="left"/>
      <w:pPr>
        <w:ind w:left="3600" w:hanging="360"/>
      </w:pPr>
    </w:lvl>
    <w:lvl w:ilvl="5" w:tplc="21FC01B6">
      <w:start w:val="1"/>
      <w:numFmt w:val="lowerRoman"/>
      <w:lvlText w:val="%6."/>
      <w:lvlJc w:val="right"/>
      <w:pPr>
        <w:ind w:left="4320" w:hanging="180"/>
      </w:pPr>
    </w:lvl>
    <w:lvl w:ilvl="6" w:tplc="EE82A3F2">
      <w:start w:val="1"/>
      <w:numFmt w:val="decimal"/>
      <w:lvlText w:val="%7."/>
      <w:lvlJc w:val="left"/>
      <w:pPr>
        <w:ind w:left="5040" w:hanging="360"/>
      </w:pPr>
    </w:lvl>
    <w:lvl w:ilvl="7" w:tplc="2B8C0D60">
      <w:start w:val="1"/>
      <w:numFmt w:val="lowerLetter"/>
      <w:lvlText w:val="%8."/>
      <w:lvlJc w:val="left"/>
      <w:pPr>
        <w:ind w:left="5760" w:hanging="360"/>
      </w:pPr>
    </w:lvl>
    <w:lvl w:ilvl="8" w:tplc="62E8F8B4">
      <w:start w:val="1"/>
      <w:numFmt w:val="lowerRoman"/>
      <w:lvlText w:val="%9."/>
      <w:lvlJc w:val="right"/>
      <w:pPr>
        <w:ind w:left="6480" w:hanging="180"/>
      </w:pPr>
    </w:lvl>
  </w:abstractNum>
  <w:abstractNum w:abstractNumId="18">
    <w:nsid w:val="408A27C0"/>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B55F4F5"/>
    <w:multiLevelType w:val="hybridMultilevel"/>
    <w:tmpl w:val="FFFFFFFF"/>
    <w:lvl w:ilvl="0" w:tplc="C636A1F6">
      <w:start w:val="4"/>
      <w:numFmt w:val="decimal"/>
      <w:lvlText w:val="%1."/>
      <w:lvlJc w:val="left"/>
      <w:pPr>
        <w:ind w:left="720" w:hanging="360"/>
      </w:pPr>
    </w:lvl>
    <w:lvl w:ilvl="1" w:tplc="F1ACF8DA">
      <w:start w:val="1"/>
      <w:numFmt w:val="lowerLetter"/>
      <w:lvlText w:val="%2."/>
      <w:lvlJc w:val="left"/>
      <w:pPr>
        <w:ind w:left="1440" w:hanging="360"/>
      </w:pPr>
    </w:lvl>
    <w:lvl w:ilvl="2" w:tplc="6E5EA086">
      <w:start w:val="1"/>
      <w:numFmt w:val="lowerRoman"/>
      <w:lvlText w:val="%3."/>
      <w:lvlJc w:val="right"/>
      <w:pPr>
        <w:ind w:left="2160" w:hanging="180"/>
      </w:pPr>
    </w:lvl>
    <w:lvl w:ilvl="3" w:tplc="DA36CE04">
      <w:start w:val="1"/>
      <w:numFmt w:val="decimal"/>
      <w:lvlText w:val="%4."/>
      <w:lvlJc w:val="left"/>
      <w:pPr>
        <w:ind w:left="2880" w:hanging="360"/>
      </w:pPr>
    </w:lvl>
    <w:lvl w:ilvl="4" w:tplc="FA588722">
      <w:start w:val="1"/>
      <w:numFmt w:val="lowerLetter"/>
      <w:lvlText w:val="%5."/>
      <w:lvlJc w:val="left"/>
      <w:pPr>
        <w:ind w:left="3600" w:hanging="360"/>
      </w:pPr>
    </w:lvl>
    <w:lvl w:ilvl="5" w:tplc="C18E1364">
      <w:start w:val="1"/>
      <w:numFmt w:val="lowerRoman"/>
      <w:lvlText w:val="%6."/>
      <w:lvlJc w:val="right"/>
      <w:pPr>
        <w:ind w:left="4320" w:hanging="180"/>
      </w:pPr>
    </w:lvl>
    <w:lvl w:ilvl="6" w:tplc="408CCF54">
      <w:start w:val="1"/>
      <w:numFmt w:val="decimal"/>
      <w:lvlText w:val="%7."/>
      <w:lvlJc w:val="left"/>
      <w:pPr>
        <w:ind w:left="5040" w:hanging="360"/>
      </w:pPr>
    </w:lvl>
    <w:lvl w:ilvl="7" w:tplc="809A2CEC">
      <w:start w:val="1"/>
      <w:numFmt w:val="lowerLetter"/>
      <w:lvlText w:val="%8."/>
      <w:lvlJc w:val="left"/>
      <w:pPr>
        <w:ind w:left="5760" w:hanging="360"/>
      </w:pPr>
    </w:lvl>
    <w:lvl w:ilvl="8" w:tplc="9FA2748E">
      <w:start w:val="1"/>
      <w:numFmt w:val="lowerRoman"/>
      <w:lvlText w:val="%9."/>
      <w:lvlJc w:val="right"/>
      <w:pPr>
        <w:ind w:left="6480" w:hanging="180"/>
      </w:pPr>
    </w:lvl>
  </w:abstractNum>
  <w:abstractNum w:abstractNumId="20">
    <w:nsid w:val="4BF85CFE"/>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CACE7AC"/>
    <w:multiLevelType w:val="hybridMultilevel"/>
    <w:tmpl w:val="44B65118"/>
    <w:lvl w:ilvl="0" w:tplc="76D0ACC8">
      <w:start w:val="2"/>
      <w:numFmt w:val="lowerLetter"/>
      <w:lvlText w:val="%1."/>
      <w:lvlJc w:val="left"/>
      <w:pPr>
        <w:ind w:left="720" w:hanging="360"/>
      </w:pPr>
    </w:lvl>
    <w:lvl w:ilvl="1" w:tplc="1780114E">
      <w:start w:val="1"/>
      <w:numFmt w:val="lowerLetter"/>
      <w:lvlText w:val="%2."/>
      <w:lvlJc w:val="left"/>
      <w:pPr>
        <w:ind w:left="1440" w:hanging="360"/>
      </w:pPr>
    </w:lvl>
    <w:lvl w:ilvl="2" w:tplc="45007A08">
      <w:start w:val="1"/>
      <w:numFmt w:val="lowerRoman"/>
      <w:lvlText w:val="%3."/>
      <w:lvlJc w:val="right"/>
      <w:pPr>
        <w:ind w:left="2160" w:hanging="180"/>
      </w:pPr>
    </w:lvl>
    <w:lvl w:ilvl="3" w:tplc="E19488F0">
      <w:start w:val="1"/>
      <w:numFmt w:val="decimal"/>
      <w:lvlText w:val="%4."/>
      <w:lvlJc w:val="left"/>
      <w:pPr>
        <w:ind w:left="2880" w:hanging="360"/>
      </w:pPr>
    </w:lvl>
    <w:lvl w:ilvl="4" w:tplc="0AE2BE98">
      <w:start w:val="1"/>
      <w:numFmt w:val="lowerLetter"/>
      <w:lvlText w:val="%5."/>
      <w:lvlJc w:val="left"/>
      <w:pPr>
        <w:ind w:left="3600" w:hanging="360"/>
      </w:pPr>
    </w:lvl>
    <w:lvl w:ilvl="5" w:tplc="88FE225A">
      <w:start w:val="1"/>
      <w:numFmt w:val="lowerRoman"/>
      <w:lvlText w:val="%6."/>
      <w:lvlJc w:val="right"/>
      <w:pPr>
        <w:ind w:left="4320" w:hanging="180"/>
      </w:pPr>
    </w:lvl>
    <w:lvl w:ilvl="6" w:tplc="5784DE98">
      <w:start w:val="1"/>
      <w:numFmt w:val="decimal"/>
      <w:lvlText w:val="%7."/>
      <w:lvlJc w:val="left"/>
      <w:pPr>
        <w:ind w:left="5040" w:hanging="360"/>
      </w:pPr>
    </w:lvl>
    <w:lvl w:ilvl="7" w:tplc="F9F271CC">
      <w:start w:val="1"/>
      <w:numFmt w:val="lowerLetter"/>
      <w:lvlText w:val="%8."/>
      <w:lvlJc w:val="left"/>
      <w:pPr>
        <w:ind w:left="5760" w:hanging="360"/>
      </w:pPr>
    </w:lvl>
    <w:lvl w:ilvl="8" w:tplc="2874397A">
      <w:start w:val="1"/>
      <w:numFmt w:val="lowerRoman"/>
      <w:lvlText w:val="%9."/>
      <w:lvlJc w:val="right"/>
      <w:pPr>
        <w:ind w:left="6480" w:hanging="180"/>
      </w:pPr>
    </w:lvl>
  </w:abstractNum>
  <w:abstractNum w:abstractNumId="22">
    <w:nsid w:val="532E5B82"/>
    <w:multiLevelType w:val="hybridMultilevel"/>
    <w:tmpl w:val="215082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56EA6051"/>
    <w:multiLevelType w:val="hybridMultilevel"/>
    <w:tmpl w:val="D3B8F560"/>
    <w:lvl w:ilvl="0" w:tplc="E5BE53EA">
      <w:start w:val="1"/>
      <w:numFmt w:val="decimal"/>
      <w:lvlText w:val="%1."/>
      <w:lvlJc w:val="left"/>
      <w:pPr>
        <w:ind w:left="720" w:hanging="360"/>
      </w:pPr>
    </w:lvl>
    <w:lvl w:ilvl="1" w:tplc="D2488E00">
      <w:start w:val="1"/>
      <w:numFmt w:val="lowerLetter"/>
      <w:lvlText w:val="%2."/>
      <w:lvlJc w:val="left"/>
      <w:pPr>
        <w:ind w:left="1440" w:hanging="360"/>
      </w:pPr>
    </w:lvl>
    <w:lvl w:ilvl="2" w:tplc="35BCDD68">
      <w:start w:val="1"/>
      <w:numFmt w:val="lowerRoman"/>
      <w:lvlText w:val="%3."/>
      <w:lvlJc w:val="right"/>
      <w:pPr>
        <w:ind w:left="2160" w:hanging="180"/>
      </w:pPr>
    </w:lvl>
    <w:lvl w:ilvl="3" w:tplc="58065E18">
      <w:start w:val="1"/>
      <w:numFmt w:val="decimal"/>
      <w:lvlText w:val="%4."/>
      <w:lvlJc w:val="left"/>
      <w:pPr>
        <w:ind w:left="2880" w:hanging="360"/>
      </w:pPr>
    </w:lvl>
    <w:lvl w:ilvl="4" w:tplc="54A0146C">
      <w:start w:val="1"/>
      <w:numFmt w:val="lowerLetter"/>
      <w:lvlText w:val="%5."/>
      <w:lvlJc w:val="left"/>
      <w:pPr>
        <w:ind w:left="3600" w:hanging="360"/>
      </w:pPr>
    </w:lvl>
    <w:lvl w:ilvl="5" w:tplc="B82A9A7A">
      <w:start w:val="1"/>
      <w:numFmt w:val="lowerRoman"/>
      <w:lvlText w:val="%6."/>
      <w:lvlJc w:val="right"/>
      <w:pPr>
        <w:ind w:left="4320" w:hanging="180"/>
      </w:pPr>
    </w:lvl>
    <w:lvl w:ilvl="6" w:tplc="E9EC958E">
      <w:start w:val="1"/>
      <w:numFmt w:val="decimal"/>
      <w:lvlText w:val="%7."/>
      <w:lvlJc w:val="left"/>
      <w:pPr>
        <w:ind w:left="5040" w:hanging="360"/>
      </w:pPr>
    </w:lvl>
    <w:lvl w:ilvl="7" w:tplc="E952771C">
      <w:start w:val="1"/>
      <w:numFmt w:val="lowerLetter"/>
      <w:lvlText w:val="%8."/>
      <w:lvlJc w:val="left"/>
      <w:pPr>
        <w:ind w:left="5760" w:hanging="360"/>
      </w:pPr>
    </w:lvl>
    <w:lvl w:ilvl="8" w:tplc="F61E9936">
      <w:start w:val="1"/>
      <w:numFmt w:val="lowerRoman"/>
      <w:lvlText w:val="%9."/>
      <w:lvlJc w:val="right"/>
      <w:pPr>
        <w:ind w:left="6480" w:hanging="180"/>
      </w:pPr>
    </w:lvl>
  </w:abstractNum>
  <w:abstractNum w:abstractNumId="24">
    <w:nsid w:val="5A06263D"/>
    <w:multiLevelType w:val="multilevel"/>
    <w:tmpl w:val="A4FA82E6"/>
    <w:lvl w:ilvl="0">
      <w:start w:val="2"/>
      <w:numFmt w:val="decimal"/>
      <w:lvlText w:val="%1"/>
      <w:lvlJc w:val="left"/>
      <w:pPr>
        <w:ind w:left="360" w:hanging="360"/>
      </w:pPr>
    </w:lvl>
    <w:lvl w:ilvl="1">
      <w:start w:val="1"/>
      <w:numFmt w:val="decimal"/>
      <w:pStyle w:val="subbab2"/>
      <w:lvlText w:val="%1.%2"/>
      <w:lvlJc w:val="left"/>
      <w:pPr>
        <w:ind w:left="360" w:hanging="360"/>
      </w:pPr>
    </w:lvl>
    <w:lvl w:ilvl="2">
      <w:start w:val="1"/>
      <w:numFmt w:val="decimal"/>
      <w:pStyle w:val="Heading3"/>
      <w:lvlText w:val="%1.%2.%3"/>
      <w:lvlJc w:val="left"/>
      <w:pPr>
        <w:ind w:left="720" w:hanging="720"/>
      </w:pPr>
    </w:lvl>
    <w:lvl w:ilvl="3">
      <w:start w:val="1"/>
      <w:numFmt w:val="decimal"/>
      <w:pStyle w:val="Heading4"/>
      <w:lvlText w:val="%1.%2.%3.%4"/>
      <w:lvlJc w:val="left"/>
      <w:pPr>
        <w:ind w:left="720" w:hanging="720"/>
      </w:pPr>
      <w:rPr>
        <w:b/>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5">
    <w:nsid w:val="5C1E45A2"/>
    <w:multiLevelType w:val="hybridMultilevel"/>
    <w:tmpl w:val="6CC680F2"/>
    <w:lvl w:ilvl="0" w:tplc="184C930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63A78FCD"/>
    <w:multiLevelType w:val="hybridMultilevel"/>
    <w:tmpl w:val="FFFFFFFF"/>
    <w:lvl w:ilvl="0" w:tplc="5D92FF70">
      <w:start w:val="5"/>
      <w:numFmt w:val="decimal"/>
      <w:lvlText w:val="%1."/>
      <w:lvlJc w:val="left"/>
      <w:pPr>
        <w:ind w:left="720" w:hanging="360"/>
      </w:pPr>
    </w:lvl>
    <w:lvl w:ilvl="1" w:tplc="38D8264E">
      <w:start w:val="1"/>
      <w:numFmt w:val="lowerLetter"/>
      <w:lvlText w:val="%2."/>
      <w:lvlJc w:val="left"/>
      <w:pPr>
        <w:ind w:left="1440" w:hanging="360"/>
      </w:pPr>
    </w:lvl>
    <w:lvl w:ilvl="2" w:tplc="C3623CE8">
      <w:start w:val="1"/>
      <w:numFmt w:val="lowerRoman"/>
      <w:lvlText w:val="%3."/>
      <w:lvlJc w:val="right"/>
      <w:pPr>
        <w:ind w:left="2160" w:hanging="180"/>
      </w:pPr>
    </w:lvl>
    <w:lvl w:ilvl="3" w:tplc="1500FE4E">
      <w:start w:val="1"/>
      <w:numFmt w:val="decimal"/>
      <w:lvlText w:val="%4."/>
      <w:lvlJc w:val="left"/>
      <w:pPr>
        <w:ind w:left="2880" w:hanging="360"/>
      </w:pPr>
    </w:lvl>
    <w:lvl w:ilvl="4" w:tplc="BF582A02">
      <w:start w:val="1"/>
      <w:numFmt w:val="lowerLetter"/>
      <w:lvlText w:val="%5."/>
      <w:lvlJc w:val="left"/>
      <w:pPr>
        <w:ind w:left="3600" w:hanging="360"/>
      </w:pPr>
    </w:lvl>
    <w:lvl w:ilvl="5" w:tplc="E6B8B30A">
      <w:start w:val="1"/>
      <w:numFmt w:val="lowerRoman"/>
      <w:lvlText w:val="%6."/>
      <w:lvlJc w:val="right"/>
      <w:pPr>
        <w:ind w:left="4320" w:hanging="180"/>
      </w:pPr>
    </w:lvl>
    <w:lvl w:ilvl="6" w:tplc="2058334C">
      <w:start w:val="1"/>
      <w:numFmt w:val="decimal"/>
      <w:lvlText w:val="%7."/>
      <w:lvlJc w:val="left"/>
      <w:pPr>
        <w:ind w:left="5040" w:hanging="360"/>
      </w:pPr>
    </w:lvl>
    <w:lvl w:ilvl="7" w:tplc="662626EC">
      <w:start w:val="1"/>
      <w:numFmt w:val="lowerLetter"/>
      <w:lvlText w:val="%8."/>
      <w:lvlJc w:val="left"/>
      <w:pPr>
        <w:ind w:left="5760" w:hanging="360"/>
      </w:pPr>
    </w:lvl>
    <w:lvl w:ilvl="8" w:tplc="7DBE755E">
      <w:start w:val="1"/>
      <w:numFmt w:val="lowerRoman"/>
      <w:lvlText w:val="%9."/>
      <w:lvlJc w:val="right"/>
      <w:pPr>
        <w:ind w:left="6480" w:hanging="180"/>
      </w:pPr>
    </w:lvl>
  </w:abstractNum>
  <w:abstractNum w:abstractNumId="27">
    <w:nsid w:val="694A09A6"/>
    <w:multiLevelType w:val="hybridMultilevel"/>
    <w:tmpl w:val="3C2814E2"/>
    <w:lvl w:ilvl="0" w:tplc="78A85954">
      <w:start w:val="1"/>
      <w:numFmt w:val="lowerLetter"/>
      <w:lvlText w:val="%1."/>
      <w:lvlJc w:val="left"/>
      <w:pPr>
        <w:ind w:left="720" w:hanging="360"/>
      </w:pPr>
    </w:lvl>
    <w:lvl w:ilvl="1" w:tplc="6B365398">
      <w:start w:val="1"/>
      <w:numFmt w:val="lowerLetter"/>
      <w:lvlText w:val="%2."/>
      <w:lvlJc w:val="left"/>
      <w:pPr>
        <w:ind w:left="1440" w:hanging="360"/>
      </w:pPr>
    </w:lvl>
    <w:lvl w:ilvl="2" w:tplc="667AE83C">
      <w:start w:val="1"/>
      <w:numFmt w:val="lowerRoman"/>
      <w:lvlText w:val="%3."/>
      <w:lvlJc w:val="right"/>
      <w:pPr>
        <w:ind w:left="2160" w:hanging="180"/>
      </w:pPr>
    </w:lvl>
    <w:lvl w:ilvl="3" w:tplc="F44474E8">
      <w:start w:val="1"/>
      <w:numFmt w:val="decimal"/>
      <w:lvlText w:val="%4."/>
      <w:lvlJc w:val="left"/>
      <w:pPr>
        <w:ind w:left="2880" w:hanging="360"/>
      </w:pPr>
    </w:lvl>
    <w:lvl w:ilvl="4" w:tplc="83605DEA">
      <w:start w:val="1"/>
      <w:numFmt w:val="lowerLetter"/>
      <w:lvlText w:val="%5."/>
      <w:lvlJc w:val="left"/>
      <w:pPr>
        <w:ind w:left="3600" w:hanging="360"/>
      </w:pPr>
    </w:lvl>
    <w:lvl w:ilvl="5" w:tplc="67687D94">
      <w:start w:val="1"/>
      <w:numFmt w:val="lowerRoman"/>
      <w:lvlText w:val="%6."/>
      <w:lvlJc w:val="right"/>
      <w:pPr>
        <w:ind w:left="4320" w:hanging="180"/>
      </w:pPr>
    </w:lvl>
    <w:lvl w:ilvl="6" w:tplc="19A63CF8">
      <w:start w:val="1"/>
      <w:numFmt w:val="decimal"/>
      <w:lvlText w:val="%7."/>
      <w:lvlJc w:val="left"/>
      <w:pPr>
        <w:ind w:left="5040" w:hanging="360"/>
      </w:pPr>
    </w:lvl>
    <w:lvl w:ilvl="7" w:tplc="8352760C">
      <w:start w:val="1"/>
      <w:numFmt w:val="lowerLetter"/>
      <w:lvlText w:val="%8."/>
      <w:lvlJc w:val="left"/>
      <w:pPr>
        <w:ind w:left="5760" w:hanging="360"/>
      </w:pPr>
    </w:lvl>
    <w:lvl w:ilvl="8" w:tplc="273A4D78">
      <w:start w:val="1"/>
      <w:numFmt w:val="lowerRoman"/>
      <w:lvlText w:val="%9."/>
      <w:lvlJc w:val="right"/>
      <w:pPr>
        <w:ind w:left="6480" w:hanging="180"/>
      </w:pPr>
    </w:lvl>
  </w:abstractNum>
  <w:abstractNum w:abstractNumId="28">
    <w:nsid w:val="6F7F8AF8"/>
    <w:multiLevelType w:val="hybridMultilevel"/>
    <w:tmpl w:val="FFFFFFFF"/>
    <w:lvl w:ilvl="0" w:tplc="62C205BA">
      <w:start w:val="1"/>
      <w:numFmt w:val="decimal"/>
      <w:lvlText w:val="%1."/>
      <w:lvlJc w:val="left"/>
      <w:pPr>
        <w:ind w:left="720" w:hanging="360"/>
      </w:pPr>
    </w:lvl>
    <w:lvl w:ilvl="1" w:tplc="28DA9DBE">
      <w:start w:val="1"/>
      <w:numFmt w:val="lowerLetter"/>
      <w:lvlText w:val="%2."/>
      <w:lvlJc w:val="left"/>
      <w:pPr>
        <w:ind w:left="1440" w:hanging="360"/>
      </w:pPr>
    </w:lvl>
    <w:lvl w:ilvl="2" w:tplc="EEE80428">
      <w:start w:val="1"/>
      <w:numFmt w:val="lowerRoman"/>
      <w:lvlText w:val="%3."/>
      <w:lvlJc w:val="right"/>
      <w:pPr>
        <w:ind w:left="2160" w:hanging="180"/>
      </w:pPr>
    </w:lvl>
    <w:lvl w:ilvl="3" w:tplc="DC30A9F8">
      <w:start w:val="1"/>
      <w:numFmt w:val="decimal"/>
      <w:lvlText w:val="%4."/>
      <w:lvlJc w:val="left"/>
      <w:pPr>
        <w:ind w:left="2880" w:hanging="360"/>
      </w:pPr>
    </w:lvl>
    <w:lvl w:ilvl="4" w:tplc="0486CF70">
      <w:start w:val="1"/>
      <w:numFmt w:val="lowerLetter"/>
      <w:lvlText w:val="%5."/>
      <w:lvlJc w:val="left"/>
      <w:pPr>
        <w:ind w:left="3600" w:hanging="360"/>
      </w:pPr>
    </w:lvl>
    <w:lvl w:ilvl="5" w:tplc="AA3C3F44">
      <w:start w:val="1"/>
      <w:numFmt w:val="lowerRoman"/>
      <w:lvlText w:val="%6."/>
      <w:lvlJc w:val="right"/>
      <w:pPr>
        <w:ind w:left="4320" w:hanging="180"/>
      </w:pPr>
    </w:lvl>
    <w:lvl w:ilvl="6" w:tplc="6724701C">
      <w:start w:val="1"/>
      <w:numFmt w:val="decimal"/>
      <w:lvlText w:val="%7."/>
      <w:lvlJc w:val="left"/>
      <w:pPr>
        <w:ind w:left="5040" w:hanging="360"/>
      </w:pPr>
    </w:lvl>
    <w:lvl w:ilvl="7" w:tplc="6468768C">
      <w:start w:val="1"/>
      <w:numFmt w:val="lowerLetter"/>
      <w:lvlText w:val="%8."/>
      <w:lvlJc w:val="left"/>
      <w:pPr>
        <w:ind w:left="5760" w:hanging="360"/>
      </w:pPr>
    </w:lvl>
    <w:lvl w:ilvl="8" w:tplc="328CAF0E">
      <w:start w:val="1"/>
      <w:numFmt w:val="lowerRoman"/>
      <w:lvlText w:val="%9."/>
      <w:lvlJc w:val="right"/>
      <w:pPr>
        <w:ind w:left="6480" w:hanging="180"/>
      </w:pPr>
    </w:lvl>
  </w:abstractNum>
  <w:abstractNum w:abstractNumId="29">
    <w:nsid w:val="700C939D"/>
    <w:multiLevelType w:val="hybridMultilevel"/>
    <w:tmpl w:val="FFFFFFFF"/>
    <w:lvl w:ilvl="0" w:tplc="3CEC9224">
      <w:start w:val="3"/>
      <w:numFmt w:val="decimal"/>
      <w:lvlText w:val="%1."/>
      <w:lvlJc w:val="left"/>
      <w:pPr>
        <w:ind w:left="720" w:hanging="360"/>
      </w:pPr>
    </w:lvl>
    <w:lvl w:ilvl="1" w:tplc="E1D409CA">
      <w:start w:val="1"/>
      <w:numFmt w:val="lowerLetter"/>
      <w:lvlText w:val="%2."/>
      <w:lvlJc w:val="left"/>
      <w:pPr>
        <w:ind w:left="1440" w:hanging="360"/>
      </w:pPr>
    </w:lvl>
    <w:lvl w:ilvl="2" w:tplc="0D1E9AD0">
      <w:start w:val="1"/>
      <w:numFmt w:val="lowerRoman"/>
      <w:lvlText w:val="%3."/>
      <w:lvlJc w:val="right"/>
      <w:pPr>
        <w:ind w:left="2160" w:hanging="180"/>
      </w:pPr>
    </w:lvl>
    <w:lvl w:ilvl="3" w:tplc="A57E4928">
      <w:start w:val="1"/>
      <w:numFmt w:val="decimal"/>
      <w:lvlText w:val="%4."/>
      <w:lvlJc w:val="left"/>
      <w:pPr>
        <w:ind w:left="2880" w:hanging="360"/>
      </w:pPr>
    </w:lvl>
    <w:lvl w:ilvl="4" w:tplc="E708B224">
      <w:start w:val="1"/>
      <w:numFmt w:val="lowerLetter"/>
      <w:lvlText w:val="%5."/>
      <w:lvlJc w:val="left"/>
      <w:pPr>
        <w:ind w:left="3600" w:hanging="360"/>
      </w:pPr>
    </w:lvl>
    <w:lvl w:ilvl="5" w:tplc="90DA9290">
      <w:start w:val="1"/>
      <w:numFmt w:val="lowerRoman"/>
      <w:lvlText w:val="%6."/>
      <w:lvlJc w:val="right"/>
      <w:pPr>
        <w:ind w:left="4320" w:hanging="180"/>
      </w:pPr>
    </w:lvl>
    <w:lvl w:ilvl="6" w:tplc="426E0214">
      <w:start w:val="1"/>
      <w:numFmt w:val="decimal"/>
      <w:lvlText w:val="%7."/>
      <w:lvlJc w:val="left"/>
      <w:pPr>
        <w:ind w:left="5040" w:hanging="360"/>
      </w:pPr>
    </w:lvl>
    <w:lvl w:ilvl="7" w:tplc="3926F2CA">
      <w:start w:val="1"/>
      <w:numFmt w:val="lowerLetter"/>
      <w:lvlText w:val="%8."/>
      <w:lvlJc w:val="left"/>
      <w:pPr>
        <w:ind w:left="5760" w:hanging="360"/>
      </w:pPr>
    </w:lvl>
    <w:lvl w:ilvl="8" w:tplc="F5C8AFE2">
      <w:start w:val="1"/>
      <w:numFmt w:val="lowerRoman"/>
      <w:lvlText w:val="%9."/>
      <w:lvlJc w:val="right"/>
      <w:pPr>
        <w:ind w:left="6480" w:hanging="180"/>
      </w:pPr>
    </w:lvl>
  </w:abstractNum>
  <w:abstractNum w:abstractNumId="30">
    <w:nsid w:val="739D309D"/>
    <w:multiLevelType w:val="multilevel"/>
    <w:tmpl w:val="3E8E2C6E"/>
    <w:lvl w:ilvl="0">
      <w:start w:val="4"/>
      <w:numFmt w:val="decimal"/>
      <w:lvlText w:val="%1"/>
      <w:lvlJc w:val="left"/>
      <w:pPr>
        <w:ind w:left="360" w:hanging="360"/>
      </w:pPr>
    </w:lvl>
    <w:lvl w:ilvl="1">
      <w:start w:val="1"/>
      <w:numFmt w:val="decimal"/>
      <w:pStyle w:val="subbab4"/>
      <w:lvlText w:val="%1.%2"/>
      <w:lvlJc w:val="left"/>
      <w:pPr>
        <w:ind w:left="360" w:hanging="360"/>
      </w:pPr>
    </w:lvl>
    <w:lvl w:ilvl="2">
      <w:start w:val="1"/>
      <w:numFmt w:val="decimal"/>
      <w:pStyle w:val="subbab41"/>
      <w:lvlText w:val="%1.%2.%3"/>
      <w:lvlJc w:val="left"/>
      <w:pPr>
        <w:ind w:left="720" w:hanging="720"/>
      </w:pPr>
      <w:rPr>
        <w:b/>
      </w:rPr>
    </w:lvl>
    <w:lvl w:ilvl="3">
      <w:start w:val="1"/>
      <w:numFmt w:val="decimal"/>
      <w:pStyle w:val="subbab411"/>
      <w:lvlText w:val="%1.%2.%3.%4"/>
      <w:lvlJc w:val="left"/>
      <w:pPr>
        <w:ind w:left="720" w:hanging="720"/>
      </w:pPr>
      <w:rPr>
        <w:b/>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1">
    <w:nsid w:val="757E493D"/>
    <w:multiLevelType w:val="hybridMultilevel"/>
    <w:tmpl w:val="FFFFFFFF"/>
    <w:lvl w:ilvl="0" w:tplc="EFE02046">
      <w:start w:val="1"/>
      <w:numFmt w:val="lowerLetter"/>
      <w:lvlText w:val="%1."/>
      <w:lvlJc w:val="left"/>
      <w:pPr>
        <w:ind w:left="720" w:hanging="360"/>
      </w:pPr>
    </w:lvl>
    <w:lvl w:ilvl="1" w:tplc="6368F1B0">
      <w:start w:val="1"/>
      <w:numFmt w:val="lowerLetter"/>
      <w:lvlText w:val="%2."/>
      <w:lvlJc w:val="left"/>
      <w:pPr>
        <w:ind w:left="1440" w:hanging="360"/>
      </w:pPr>
    </w:lvl>
    <w:lvl w:ilvl="2" w:tplc="9CD07232">
      <w:start w:val="1"/>
      <w:numFmt w:val="lowerRoman"/>
      <w:lvlText w:val="%3."/>
      <w:lvlJc w:val="right"/>
      <w:pPr>
        <w:ind w:left="2160" w:hanging="180"/>
      </w:pPr>
    </w:lvl>
    <w:lvl w:ilvl="3" w:tplc="7F20641C">
      <w:start w:val="1"/>
      <w:numFmt w:val="decimal"/>
      <w:lvlText w:val="%4."/>
      <w:lvlJc w:val="left"/>
      <w:pPr>
        <w:ind w:left="2880" w:hanging="360"/>
      </w:pPr>
    </w:lvl>
    <w:lvl w:ilvl="4" w:tplc="DCA65970">
      <w:start w:val="1"/>
      <w:numFmt w:val="lowerLetter"/>
      <w:lvlText w:val="%5."/>
      <w:lvlJc w:val="left"/>
      <w:pPr>
        <w:ind w:left="3600" w:hanging="360"/>
      </w:pPr>
    </w:lvl>
    <w:lvl w:ilvl="5" w:tplc="A0EACA18">
      <w:start w:val="1"/>
      <w:numFmt w:val="lowerRoman"/>
      <w:lvlText w:val="%6."/>
      <w:lvlJc w:val="right"/>
      <w:pPr>
        <w:ind w:left="4320" w:hanging="180"/>
      </w:pPr>
    </w:lvl>
    <w:lvl w:ilvl="6" w:tplc="72D25CDA">
      <w:start w:val="1"/>
      <w:numFmt w:val="decimal"/>
      <w:lvlText w:val="%7."/>
      <w:lvlJc w:val="left"/>
      <w:pPr>
        <w:ind w:left="5040" w:hanging="360"/>
      </w:pPr>
    </w:lvl>
    <w:lvl w:ilvl="7" w:tplc="A2C83BFE">
      <w:start w:val="1"/>
      <w:numFmt w:val="lowerLetter"/>
      <w:lvlText w:val="%8."/>
      <w:lvlJc w:val="left"/>
      <w:pPr>
        <w:ind w:left="5760" w:hanging="360"/>
      </w:pPr>
    </w:lvl>
    <w:lvl w:ilvl="8" w:tplc="E4E6D562">
      <w:start w:val="1"/>
      <w:numFmt w:val="lowerRoman"/>
      <w:lvlText w:val="%9."/>
      <w:lvlJc w:val="right"/>
      <w:pPr>
        <w:ind w:left="6480" w:hanging="180"/>
      </w:pPr>
    </w:lvl>
  </w:abstractNum>
  <w:abstractNum w:abstractNumId="32">
    <w:nsid w:val="788A84B8"/>
    <w:multiLevelType w:val="multilevel"/>
    <w:tmpl w:val="FFFFFFFF"/>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7"/>
  </w:num>
  <w:num w:numId="2">
    <w:abstractNumId w:val="5"/>
  </w:num>
  <w:num w:numId="3">
    <w:abstractNumId w:val="21"/>
  </w:num>
  <w:num w:numId="4">
    <w:abstractNumId w:val="0"/>
  </w:num>
  <w:num w:numId="5">
    <w:abstractNumId w:val="10"/>
  </w:num>
  <w:num w:numId="6">
    <w:abstractNumId w:val="31"/>
  </w:num>
  <w:num w:numId="7">
    <w:abstractNumId w:val="12"/>
  </w:num>
  <w:num w:numId="8">
    <w:abstractNumId w:val="15"/>
  </w:num>
  <w:num w:numId="9">
    <w:abstractNumId w:val="17"/>
  </w:num>
  <w:num w:numId="10">
    <w:abstractNumId w:val="3"/>
  </w:num>
  <w:num w:numId="11">
    <w:abstractNumId w:val="4"/>
  </w:num>
  <w:num w:numId="12">
    <w:abstractNumId w:val="28"/>
  </w:num>
  <w:num w:numId="13">
    <w:abstractNumId w:val="8"/>
  </w:num>
  <w:num w:numId="14">
    <w:abstractNumId w:val="26"/>
  </w:num>
  <w:num w:numId="15">
    <w:abstractNumId w:val="19"/>
  </w:num>
  <w:num w:numId="16">
    <w:abstractNumId w:val="29"/>
  </w:num>
  <w:num w:numId="17">
    <w:abstractNumId w:val="11"/>
  </w:num>
  <w:num w:numId="18">
    <w:abstractNumId w:val="9"/>
  </w:num>
  <w:num w:numId="19">
    <w:abstractNumId w:val="30"/>
  </w:num>
  <w:num w:numId="20">
    <w:abstractNumId w:val="18"/>
  </w:num>
  <w:num w:numId="21">
    <w:abstractNumId w:val="20"/>
  </w:num>
  <w:num w:numId="22">
    <w:abstractNumId w:val="2"/>
  </w:num>
  <w:num w:numId="23">
    <w:abstractNumId w:val="24"/>
  </w:num>
  <w:num w:numId="24">
    <w:abstractNumId w:val="1"/>
  </w:num>
  <w:num w:numId="25">
    <w:abstractNumId w:val="32"/>
  </w:num>
  <w:num w:numId="26">
    <w:abstractNumId w:val="13"/>
  </w:num>
  <w:num w:numId="27">
    <w:abstractNumId w:val="7"/>
  </w:num>
  <w:num w:numId="28">
    <w:abstractNumId w:val="25"/>
  </w:num>
  <w:num w:numId="29">
    <w:abstractNumId w:val="16"/>
  </w:num>
  <w:num w:numId="30">
    <w:abstractNumId w:val="23"/>
  </w:num>
  <w:num w:numId="31">
    <w:abstractNumId w:val="14"/>
  </w:num>
  <w:num w:numId="32">
    <w:abstractNumId w:val="6"/>
  </w:num>
  <w:num w:numId="33">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4098"/>
  </w:hdrShapeDefaults>
  <w:footnotePr>
    <w:footnote w:id="0"/>
    <w:footnote w:id="1"/>
  </w:footnotePr>
  <w:endnotePr>
    <w:endnote w:id="0"/>
    <w:endnote w:id="1"/>
  </w:endnotePr>
  <w:compat>
    <w:useFELayout/>
  </w:compat>
  <w:rsids>
    <w:rsidRoot w:val="00CF29CF"/>
    <w:rsid w:val="00002512"/>
    <w:rsid w:val="00041ED3"/>
    <w:rsid w:val="0006070F"/>
    <w:rsid w:val="000611B9"/>
    <w:rsid w:val="00083E9F"/>
    <w:rsid w:val="000902CC"/>
    <w:rsid w:val="000951D3"/>
    <w:rsid w:val="000B7C2A"/>
    <w:rsid w:val="000C140B"/>
    <w:rsid w:val="000E38B1"/>
    <w:rsid w:val="00110A53"/>
    <w:rsid w:val="00126381"/>
    <w:rsid w:val="00130C00"/>
    <w:rsid w:val="00133FF5"/>
    <w:rsid w:val="00177E25"/>
    <w:rsid w:val="0018156D"/>
    <w:rsid w:val="00193DC5"/>
    <w:rsid w:val="001A41AE"/>
    <w:rsid w:val="001D1D5F"/>
    <w:rsid w:val="001E35D1"/>
    <w:rsid w:val="0020245D"/>
    <w:rsid w:val="002026F7"/>
    <w:rsid w:val="0021A67D"/>
    <w:rsid w:val="002333B3"/>
    <w:rsid w:val="00235CC5"/>
    <w:rsid w:val="00254566"/>
    <w:rsid w:val="002741F9"/>
    <w:rsid w:val="0028169A"/>
    <w:rsid w:val="00283858"/>
    <w:rsid w:val="002A4D3D"/>
    <w:rsid w:val="002FA69C"/>
    <w:rsid w:val="00303B17"/>
    <w:rsid w:val="003062FC"/>
    <w:rsid w:val="003105AE"/>
    <w:rsid w:val="00360615"/>
    <w:rsid w:val="00365883"/>
    <w:rsid w:val="00382B53"/>
    <w:rsid w:val="00384615"/>
    <w:rsid w:val="003879D3"/>
    <w:rsid w:val="003A2AD9"/>
    <w:rsid w:val="003A44A7"/>
    <w:rsid w:val="003B9517"/>
    <w:rsid w:val="003C06FE"/>
    <w:rsid w:val="003C2E43"/>
    <w:rsid w:val="003C3C7D"/>
    <w:rsid w:val="003E1FF8"/>
    <w:rsid w:val="003E6F01"/>
    <w:rsid w:val="003F6BDA"/>
    <w:rsid w:val="0040416F"/>
    <w:rsid w:val="00404801"/>
    <w:rsid w:val="00405EFD"/>
    <w:rsid w:val="004112E7"/>
    <w:rsid w:val="004125E2"/>
    <w:rsid w:val="00440149"/>
    <w:rsid w:val="00450332"/>
    <w:rsid w:val="0045436D"/>
    <w:rsid w:val="00470705"/>
    <w:rsid w:val="0047428F"/>
    <w:rsid w:val="00476C8C"/>
    <w:rsid w:val="00481C7E"/>
    <w:rsid w:val="00492018"/>
    <w:rsid w:val="004A2336"/>
    <w:rsid w:val="00501714"/>
    <w:rsid w:val="0050736A"/>
    <w:rsid w:val="00521425"/>
    <w:rsid w:val="005306AE"/>
    <w:rsid w:val="00540181"/>
    <w:rsid w:val="00544B88"/>
    <w:rsid w:val="00582F23"/>
    <w:rsid w:val="00585E54"/>
    <w:rsid w:val="005935A8"/>
    <w:rsid w:val="005A18A0"/>
    <w:rsid w:val="005A2252"/>
    <w:rsid w:val="005B10D2"/>
    <w:rsid w:val="005B7BEF"/>
    <w:rsid w:val="005C27B0"/>
    <w:rsid w:val="005C38B9"/>
    <w:rsid w:val="005C70A6"/>
    <w:rsid w:val="005E2C2D"/>
    <w:rsid w:val="005F227F"/>
    <w:rsid w:val="00610FDF"/>
    <w:rsid w:val="006246E5"/>
    <w:rsid w:val="00643A2F"/>
    <w:rsid w:val="00661A3D"/>
    <w:rsid w:val="00695123"/>
    <w:rsid w:val="006C606B"/>
    <w:rsid w:val="006C7A03"/>
    <w:rsid w:val="006D5F3B"/>
    <w:rsid w:val="006E341C"/>
    <w:rsid w:val="006F71CB"/>
    <w:rsid w:val="0070347A"/>
    <w:rsid w:val="0070716D"/>
    <w:rsid w:val="00710100"/>
    <w:rsid w:val="00751610"/>
    <w:rsid w:val="00755625"/>
    <w:rsid w:val="0075B66B"/>
    <w:rsid w:val="007A042B"/>
    <w:rsid w:val="0081428D"/>
    <w:rsid w:val="00821642"/>
    <w:rsid w:val="00822B0D"/>
    <w:rsid w:val="008419AC"/>
    <w:rsid w:val="008519A4"/>
    <w:rsid w:val="00852642"/>
    <w:rsid w:val="00861713"/>
    <w:rsid w:val="008A0900"/>
    <w:rsid w:val="008A5EEF"/>
    <w:rsid w:val="008A6649"/>
    <w:rsid w:val="008C586A"/>
    <w:rsid w:val="008E2815"/>
    <w:rsid w:val="008E2CE0"/>
    <w:rsid w:val="008E3791"/>
    <w:rsid w:val="00933EBF"/>
    <w:rsid w:val="00942831"/>
    <w:rsid w:val="00944DAC"/>
    <w:rsid w:val="009719FA"/>
    <w:rsid w:val="009A1F8B"/>
    <w:rsid w:val="009A3425"/>
    <w:rsid w:val="009B0E05"/>
    <w:rsid w:val="009D5B10"/>
    <w:rsid w:val="009E2796"/>
    <w:rsid w:val="009F1443"/>
    <w:rsid w:val="00A053C9"/>
    <w:rsid w:val="00A103C0"/>
    <w:rsid w:val="00A1076F"/>
    <w:rsid w:val="00A169BD"/>
    <w:rsid w:val="00A3449B"/>
    <w:rsid w:val="00A67991"/>
    <w:rsid w:val="00A7054B"/>
    <w:rsid w:val="00A72738"/>
    <w:rsid w:val="00A7BAAB"/>
    <w:rsid w:val="00A91231"/>
    <w:rsid w:val="00AA1190"/>
    <w:rsid w:val="00AC5EEA"/>
    <w:rsid w:val="00AD65A5"/>
    <w:rsid w:val="00AE1FEC"/>
    <w:rsid w:val="00AE429A"/>
    <w:rsid w:val="00AF197E"/>
    <w:rsid w:val="00AF57E3"/>
    <w:rsid w:val="00AF635A"/>
    <w:rsid w:val="00B1739D"/>
    <w:rsid w:val="00B23AEB"/>
    <w:rsid w:val="00B54179"/>
    <w:rsid w:val="00B60C40"/>
    <w:rsid w:val="00B86133"/>
    <w:rsid w:val="00B93503"/>
    <w:rsid w:val="00BC4F97"/>
    <w:rsid w:val="00BCD68F"/>
    <w:rsid w:val="00BCE385"/>
    <w:rsid w:val="00BD0CB3"/>
    <w:rsid w:val="00BD5924"/>
    <w:rsid w:val="00BE1FE5"/>
    <w:rsid w:val="00C34AB6"/>
    <w:rsid w:val="00C351E4"/>
    <w:rsid w:val="00CB5EC6"/>
    <w:rsid w:val="00CD574D"/>
    <w:rsid w:val="00CF29CF"/>
    <w:rsid w:val="00CF322D"/>
    <w:rsid w:val="00D15A6F"/>
    <w:rsid w:val="00D4B0A3"/>
    <w:rsid w:val="00D575A5"/>
    <w:rsid w:val="00D83824"/>
    <w:rsid w:val="00D8654D"/>
    <w:rsid w:val="00D87099"/>
    <w:rsid w:val="00D96FAE"/>
    <w:rsid w:val="00DA5200"/>
    <w:rsid w:val="00DC4817"/>
    <w:rsid w:val="00DD52F8"/>
    <w:rsid w:val="00DE2580"/>
    <w:rsid w:val="00DE7533"/>
    <w:rsid w:val="00DFA190"/>
    <w:rsid w:val="00E3CAA4"/>
    <w:rsid w:val="00E534D1"/>
    <w:rsid w:val="00E90EB8"/>
    <w:rsid w:val="00EA5B2B"/>
    <w:rsid w:val="00EB1CE6"/>
    <w:rsid w:val="00EE08FC"/>
    <w:rsid w:val="00F13167"/>
    <w:rsid w:val="00F2569F"/>
    <w:rsid w:val="00F82498"/>
    <w:rsid w:val="00FA402D"/>
    <w:rsid w:val="00FB006F"/>
    <w:rsid w:val="00FB092A"/>
    <w:rsid w:val="00FB1ACE"/>
    <w:rsid w:val="00FF20C9"/>
    <w:rsid w:val="010B901B"/>
    <w:rsid w:val="01151975"/>
    <w:rsid w:val="011B1A88"/>
    <w:rsid w:val="0125ADAD"/>
    <w:rsid w:val="01261B3B"/>
    <w:rsid w:val="015A556C"/>
    <w:rsid w:val="016352C4"/>
    <w:rsid w:val="016B278F"/>
    <w:rsid w:val="01723F95"/>
    <w:rsid w:val="017994DA"/>
    <w:rsid w:val="017E555D"/>
    <w:rsid w:val="018CBED0"/>
    <w:rsid w:val="01911ED6"/>
    <w:rsid w:val="01954874"/>
    <w:rsid w:val="0197A98F"/>
    <w:rsid w:val="01A8C602"/>
    <w:rsid w:val="01B55238"/>
    <w:rsid w:val="01B64B38"/>
    <w:rsid w:val="01BE32CF"/>
    <w:rsid w:val="01C12AEC"/>
    <w:rsid w:val="01C14E37"/>
    <w:rsid w:val="01D1AA02"/>
    <w:rsid w:val="01DED731"/>
    <w:rsid w:val="01E1C9FD"/>
    <w:rsid w:val="01E84D41"/>
    <w:rsid w:val="01ED77BA"/>
    <w:rsid w:val="01EE286E"/>
    <w:rsid w:val="01F6D35B"/>
    <w:rsid w:val="01FADAA9"/>
    <w:rsid w:val="02067B17"/>
    <w:rsid w:val="020D63BE"/>
    <w:rsid w:val="020E6684"/>
    <w:rsid w:val="02204880"/>
    <w:rsid w:val="02238B99"/>
    <w:rsid w:val="0228897A"/>
    <w:rsid w:val="0229D4DE"/>
    <w:rsid w:val="0239BDBB"/>
    <w:rsid w:val="023F8697"/>
    <w:rsid w:val="02409B8E"/>
    <w:rsid w:val="0248B644"/>
    <w:rsid w:val="02491956"/>
    <w:rsid w:val="024A868F"/>
    <w:rsid w:val="024BC3DD"/>
    <w:rsid w:val="024F5051"/>
    <w:rsid w:val="0250893A"/>
    <w:rsid w:val="026175C1"/>
    <w:rsid w:val="026CE333"/>
    <w:rsid w:val="027BA729"/>
    <w:rsid w:val="02815EF7"/>
    <w:rsid w:val="0283B747"/>
    <w:rsid w:val="02848F81"/>
    <w:rsid w:val="0284E766"/>
    <w:rsid w:val="028692BC"/>
    <w:rsid w:val="028F83E5"/>
    <w:rsid w:val="029B7975"/>
    <w:rsid w:val="02A6C84C"/>
    <w:rsid w:val="02A6EEB3"/>
    <w:rsid w:val="02B96F58"/>
    <w:rsid w:val="02C0A2B5"/>
    <w:rsid w:val="02CBB173"/>
    <w:rsid w:val="02CEBA3C"/>
    <w:rsid w:val="02EBCC0D"/>
    <w:rsid w:val="02F073CE"/>
    <w:rsid w:val="03005550"/>
    <w:rsid w:val="0315653B"/>
    <w:rsid w:val="031BE70C"/>
    <w:rsid w:val="031C3F0D"/>
    <w:rsid w:val="03231F10"/>
    <w:rsid w:val="033E3F70"/>
    <w:rsid w:val="0340C557"/>
    <w:rsid w:val="03466841"/>
    <w:rsid w:val="0357884D"/>
    <w:rsid w:val="0367FFDC"/>
    <w:rsid w:val="036A576B"/>
    <w:rsid w:val="036ACB1C"/>
    <w:rsid w:val="03797524"/>
    <w:rsid w:val="037DD37C"/>
    <w:rsid w:val="038B7951"/>
    <w:rsid w:val="03A0AD4B"/>
    <w:rsid w:val="03C0A916"/>
    <w:rsid w:val="03CFEBDD"/>
    <w:rsid w:val="03DBB4F7"/>
    <w:rsid w:val="03DC4D8A"/>
    <w:rsid w:val="03DC93A1"/>
    <w:rsid w:val="03E2EDCC"/>
    <w:rsid w:val="03E57D82"/>
    <w:rsid w:val="03E78070"/>
    <w:rsid w:val="03EFBDF9"/>
    <w:rsid w:val="03F12612"/>
    <w:rsid w:val="03FE5D24"/>
    <w:rsid w:val="04059473"/>
    <w:rsid w:val="04072741"/>
    <w:rsid w:val="04201702"/>
    <w:rsid w:val="042B5446"/>
    <w:rsid w:val="0431A7C8"/>
    <w:rsid w:val="0442BF14"/>
    <w:rsid w:val="044CF3DA"/>
    <w:rsid w:val="044FDBA7"/>
    <w:rsid w:val="0466AC20"/>
    <w:rsid w:val="0466DB29"/>
    <w:rsid w:val="047D5271"/>
    <w:rsid w:val="0482D42A"/>
    <w:rsid w:val="0497C62F"/>
    <w:rsid w:val="049EC977"/>
    <w:rsid w:val="04A1ECDB"/>
    <w:rsid w:val="04C556E4"/>
    <w:rsid w:val="04C8E6D6"/>
    <w:rsid w:val="04D3E3A0"/>
    <w:rsid w:val="04DAD5DA"/>
    <w:rsid w:val="04E9E00D"/>
    <w:rsid w:val="04F50D35"/>
    <w:rsid w:val="04F95766"/>
    <w:rsid w:val="04FE1162"/>
    <w:rsid w:val="0501BFA5"/>
    <w:rsid w:val="05038C16"/>
    <w:rsid w:val="0509DC22"/>
    <w:rsid w:val="0517DAD4"/>
    <w:rsid w:val="051B7ABC"/>
    <w:rsid w:val="051FEE03"/>
    <w:rsid w:val="0532B469"/>
    <w:rsid w:val="05357864"/>
    <w:rsid w:val="053597F1"/>
    <w:rsid w:val="053A8BBF"/>
    <w:rsid w:val="053C74D7"/>
    <w:rsid w:val="053CB6F8"/>
    <w:rsid w:val="05418560"/>
    <w:rsid w:val="054398AF"/>
    <w:rsid w:val="0556E4B4"/>
    <w:rsid w:val="055B2C50"/>
    <w:rsid w:val="055F53BA"/>
    <w:rsid w:val="056521EE"/>
    <w:rsid w:val="057A176C"/>
    <w:rsid w:val="05855B57"/>
    <w:rsid w:val="0586F113"/>
    <w:rsid w:val="058A5B65"/>
    <w:rsid w:val="05991FDE"/>
    <w:rsid w:val="05B75F6F"/>
    <w:rsid w:val="05C32AF1"/>
    <w:rsid w:val="05CAB91A"/>
    <w:rsid w:val="05CC6A88"/>
    <w:rsid w:val="05D16B7A"/>
    <w:rsid w:val="05E3039C"/>
    <w:rsid w:val="05E77799"/>
    <w:rsid w:val="05F6D1D9"/>
    <w:rsid w:val="06078B9E"/>
    <w:rsid w:val="060F740E"/>
    <w:rsid w:val="061FBE66"/>
    <w:rsid w:val="0624E457"/>
    <w:rsid w:val="062D7397"/>
    <w:rsid w:val="062E20DA"/>
    <w:rsid w:val="064CF557"/>
    <w:rsid w:val="0655A857"/>
    <w:rsid w:val="065D0CD1"/>
    <w:rsid w:val="06640870"/>
    <w:rsid w:val="0664BC9E"/>
    <w:rsid w:val="066851B0"/>
    <w:rsid w:val="066AE78F"/>
    <w:rsid w:val="066FC27E"/>
    <w:rsid w:val="067600B2"/>
    <w:rsid w:val="0683DA75"/>
    <w:rsid w:val="0686E17A"/>
    <w:rsid w:val="0692A225"/>
    <w:rsid w:val="06A2D2E1"/>
    <w:rsid w:val="06A54CA7"/>
    <w:rsid w:val="06ABEF27"/>
    <w:rsid w:val="06AFF1AA"/>
    <w:rsid w:val="06C060EC"/>
    <w:rsid w:val="06C7CA36"/>
    <w:rsid w:val="06CA5B39"/>
    <w:rsid w:val="06CA93DD"/>
    <w:rsid w:val="06CC0F9A"/>
    <w:rsid w:val="06D062BB"/>
    <w:rsid w:val="06DB5478"/>
    <w:rsid w:val="06E6CAA0"/>
    <w:rsid w:val="06F29D74"/>
    <w:rsid w:val="06F9838E"/>
    <w:rsid w:val="070720B1"/>
    <w:rsid w:val="070DA19E"/>
    <w:rsid w:val="07116905"/>
    <w:rsid w:val="0724E91A"/>
    <w:rsid w:val="072D5840"/>
    <w:rsid w:val="073A9908"/>
    <w:rsid w:val="0741A950"/>
    <w:rsid w:val="074C9944"/>
    <w:rsid w:val="075D08AD"/>
    <w:rsid w:val="076BB958"/>
    <w:rsid w:val="076F1F84"/>
    <w:rsid w:val="07734F33"/>
    <w:rsid w:val="077FFFAD"/>
    <w:rsid w:val="0784F137"/>
    <w:rsid w:val="078A02BB"/>
    <w:rsid w:val="078F1C9D"/>
    <w:rsid w:val="07989412"/>
    <w:rsid w:val="079DE1D9"/>
    <w:rsid w:val="07BCA56A"/>
    <w:rsid w:val="07C6CBD2"/>
    <w:rsid w:val="07CA9F51"/>
    <w:rsid w:val="07CF2FFF"/>
    <w:rsid w:val="07D3C673"/>
    <w:rsid w:val="07DB2B09"/>
    <w:rsid w:val="07ECF90E"/>
    <w:rsid w:val="0800296C"/>
    <w:rsid w:val="08029297"/>
    <w:rsid w:val="08068279"/>
    <w:rsid w:val="0807B2B8"/>
    <w:rsid w:val="0808E075"/>
    <w:rsid w:val="0810969F"/>
    <w:rsid w:val="0817626D"/>
    <w:rsid w:val="081C9F24"/>
    <w:rsid w:val="081E07EA"/>
    <w:rsid w:val="08260533"/>
    <w:rsid w:val="083514E1"/>
    <w:rsid w:val="0837A736"/>
    <w:rsid w:val="08689D35"/>
    <w:rsid w:val="0868A3F3"/>
    <w:rsid w:val="087B9B90"/>
    <w:rsid w:val="0884FEBA"/>
    <w:rsid w:val="08AFC3D6"/>
    <w:rsid w:val="08B6421F"/>
    <w:rsid w:val="08BCEE21"/>
    <w:rsid w:val="08C6C299"/>
    <w:rsid w:val="08CBFE99"/>
    <w:rsid w:val="08DF9189"/>
    <w:rsid w:val="08E51696"/>
    <w:rsid w:val="08E7A617"/>
    <w:rsid w:val="08F57A4B"/>
    <w:rsid w:val="08FD8534"/>
    <w:rsid w:val="090B779B"/>
    <w:rsid w:val="09107774"/>
    <w:rsid w:val="092AECFE"/>
    <w:rsid w:val="09369C4C"/>
    <w:rsid w:val="093F2D8D"/>
    <w:rsid w:val="093F7267"/>
    <w:rsid w:val="09419016"/>
    <w:rsid w:val="0944D80C"/>
    <w:rsid w:val="095AF58A"/>
    <w:rsid w:val="0965C6B2"/>
    <w:rsid w:val="09684353"/>
    <w:rsid w:val="097925E3"/>
    <w:rsid w:val="097CE831"/>
    <w:rsid w:val="098BA825"/>
    <w:rsid w:val="09970645"/>
    <w:rsid w:val="0997D0B5"/>
    <w:rsid w:val="09B7D9D1"/>
    <w:rsid w:val="09BB7245"/>
    <w:rsid w:val="09C8F8B7"/>
    <w:rsid w:val="09D47B61"/>
    <w:rsid w:val="09DF5C19"/>
    <w:rsid w:val="09E24A83"/>
    <w:rsid w:val="09E3DFF6"/>
    <w:rsid w:val="09E42258"/>
    <w:rsid w:val="09F8CCFD"/>
    <w:rsid w:val="09FEB037"/>
    <w:rsid w:val="0A067F0D"/>
    <w:rsid w:val="0A0D1585"/>
    <w:rsid w:val="0A1DD104"/>
    <w:rsid w:val="0A2B448F"/>
    <w:rsid w:val="0A2D00BD"/>
    <w:rsid w:val="0A37AF1F"/>
    <w:rsid w:val="0A3BA2E6"/>
    <w:rsid w:val="0A483C53"/>
    <w:rsid w:val="0A4D555D"/>
    <w:rsid w:val="0A502382"/>
    <w:rsid w:val="0A542AFB"/>
    <w:rsid w:val="0A6BE445"/>
    <w:rsid w:val="0A7A7F44"/>
    <w:rsid w:val="0A81CA87"/>
    <w:rsid w:val="0A8C9D7C"/>
    <w:rsid w:val="0A990B79"/>
    <w:rsid w:val="0A9ADF09"/>
    <w:rsid w:val="0A9B46EB"/>
    <w:rsid w:val="0AA750A4"/>
    <w:rsid w:val="0AB759EA"/>
    <w:rsid w:val="0ABD60A1"/>
    <w:rsid w:val="0AC90C9B"/>
    <w:rsid w:val="0ACB67DD"/>
    <w:rsid w:val="0ADB8602"/>
    <w:rsid w:val="0ADF505C"/>
    <w:rsid w:val="0AFE58E0"/>
    <w:rsid w:val="0B0B7795"/>
    <w:rsid w:val="0B2DA8F5"/>
    <w:rsid w:val="0B2E3BDA"/>
    <w:rsid w:val="0B42AF03"/>
    <w:rsid w:val="0B67FCF9"/>
    <w:rsid w:val="0B6B799C"/>
    <w:rsid w:val="0B6FB861"/>
    <w:rsid w:val="0B772208"/>
    <w:rsid w:val="0B85F144"/>
    <w:rsid w:val="0B8AFD6C"/>
    <w:rsid w:val="0B9BB33B"/>
    <w:rsid w:val="0B9CF784"/>
    <w:rsid w:val="0BA4C76D"/>
    <w:rsid w:val="0BAC4DFD"/>
    <w:rsid w:val="0BB210DE"/>
    <w:rsid w:val="0BB85933"/>
    <w:rsid w:val="0BC05D7E"/>
    <w:rsid w:val="0BC77684"/>
    <w:rsid w:val="0BDEDF11"/>
    <w:rsid w:val="0BE5BF54"/>
    <w:rsid w:val="0BEDECAD"/>
    <w:rsid w:val="0BEFFB5C"/>
    <w:rsid w:val="0BF0166D"/>
    <w:rsid w:val="0BFA4B15"/>
    <w:rsid w:val="0BFD424A"/>
    <w:rsid w:val="0C075F26"/>
    <w:rsid w:val="0C091C5B"/>
    <w:rsid w:val="0C0D8A49"/>
    <w:rsid w:val="0C10E411"/>
    <w:rsid w:val="0C1DAFE0"/>
    <w:rsid w:val="0C26BB1D"/>
    <w:rsid w:val="0C285B5B"/>
    <w:rsid w:val="0C2FBBEE"/>
    <w:rsid w:val="0C3E0110"/>
    <w:rsid w:val="0C43F265"/>
    <w:rsid w:val="0C4A0704"/>
    <w:rsid w:val="0C4E7E22"/>
    <w:rsid w:val="0C4EE654"/>
    <w:rsid w:val="0C5A8D4F"/>
    <w:rsid w:val="0C7FDC79"/>
    <w:rsid w:val="0C8FFD32"/>
    <w:rsid w:val="0C969E89"/>
    <w:rsid w:val="0C9A8B58"/>
    <w:rsid w:val="0CA2AE0D"/>
    <w:rsid w:val="0CAE2F99"/>
    <w:rsid w:val="0CB04F43"/>
    <w:rsid w:val="0CB06889"/>
    <w:rsid w:val="0CB3CBF8"/>
    <w:rsid w:val="0CB5E419"/>
    <w:rsid w:val="0CB7D903"/>
    <w:rsid w:val="0CBCDFC2"/>
    <w:rsid w:val="0CBE2196"/>
    <w:rsid w:val="0CC7E872"/>
    <w:rsid w:val="0CCBD125"/>
    <w:rsid w:val="0CD639F8"/>
    <w:rsid w:val="0CEF64BB"/>
    <w:rsid w:val="0CF3B4F1"/>
    <w:rsid w:val="0CF83AC3"/>
    <w:rsid w:val="0CF9D96A"/>
    <w:rsid w:val="0CFDE432"/>
    <w:rsid w:val="0D029ABD"/>
    <w:rsid w:val="0D04AE2B"/>
    <w:rsid w:val="0D05B360"/>
    <w:rsid w:val="0D0907D1"/>
    <w:rsid w:val="0D0D897D"/>
    <w:rsid w:val="0D13D6D2"/>
    <w:rsid w:val="0D26E00A"/>
    <w:rsid w:val="0D2BDE12"/>
    <w:rsid w:val="0D2EDB61"/>
    <w:rsid w:val="0D3093C4"/>
    <w:rsid w:val="0D35BC3F"/>
    <w:rsid w:val="0D3A95FC"/>
    <w:rsid w:val="0D4CC822"/>
    <w:rsid w:val="0D50EEC6"/>
    <w:rsid w:val="0D5169DB"/>
    <w:rsid w:val="0D52B5C9"/>
    <w:rsid w:val="0D55BF2F"/>
    <w:rsid w:val="0D58D3BA"/>
    <w:rsid w:val="0D660B64"/>
    <w:rsid w:val="0D76D6FA"/>
    <w:rsid w:val="0D7A4579"/>
    <w:rsid w:val="0D8EA5EB"/>
    <w:rsid w:val="0DB72D98"/>
    <w:rsid w:val="0DC68ED9"/>
    <w:rsid w:val="0DC6F7CF"/>
    <w:rsid w:val="0DCBDBCF"/>
    <w:rsid w:val="0DEBD447"/>
    <w:rsid w:val="0DF8ADFB"/>
    <w:rsid w:val="0DFE5E21"/>
    <w:rsid w:val="0E1EED5E"/>
    <w:rsid w:val="0E206176"/>
    <w:rsid w:val="0E255035"/>
    <w:rsid w:val="0E26A824"/>
    <w:rsid w:val="0E32CF80"/>
    <w:rsid w:val="0E3FEA41"/>
    <w:rsid w:val="0E4017B7"/>
    <w:rsid w:val="0E430045"/>
    <w:rsid w:val="0E46E82C"/>
    <w:rsid w:val="0E4E32B3"/>
    <w:rsid w:val="0E57814C"/>
    <w:rsid w:val="0E5AC353"/>
    <w:rsid w:val="0E67105F"/>
    <w:rsid w:val="0E70E453"/>
    <w:rsid w:val="0E8A4716"/>
    <w:rsid w:val="0E8B2720"/>
    <w:rsid w:val="0E91EC5B"/>
    <w:rsid w:val="0E99A72C"/>
    <w:rsid w:val="0E9CC023"/>
    <w:rsid w:val="0E9E1075"/>
    <w:rsid w:val="0EA555AE"/>
    <w:rsid w:val="0EAFA56A"/>
    <w:rsid w:val="0EBF3BC3"/>
    <w:rsid w:val="0ECAC6D3"/>
    <w:rsid w:val="0EE530EC"/>
    <w:rsid w:val="0EE54BC0"/>
    <w:rsid w:val="0EF1810B"/>
    <w:rsid w:val="0EF5A6B1"/>
    <w:rsid w:val="0F0A9E13"/>
    <w:rsid w:val="0F0D63D5"/>
    <w:rsid w:val="0F1E6F47"/>
    <w:rsid w:val="0F229651"/>
    <w:rsid w:val="0F424601"/>
    <w:rsid w:val="0F470855"/>
    <w:rsid w:val="0F55A886"/>
    <w:rsid w:val="0F5A93D5"/>
    <w:rsid w:val="0F692206"/>
    <w:rsid w:val="0F6D844E"/>
    <w:rsid w:val="0F73FA2E"/>
    <w:rsid w:val="0F790AF6"/>
    <w:rsid w:val="0F7A8BFE"/>
    <w:rsid w:val="0F7AC1C7"/>
    <w:rsid w:val="0F7ACDF4"/>
    <w:rsid w:val="0F822955"/>
    <w:rsid w:val="0F95D5C0"/>
    <w:rsid w:val="0F9AAED9"/>
    <w:rsid w:val="0FA24938"/>
    <w:rsid w:val="0FB3DC70"/>
    <w:rsid w:val="0FB7B739"/>
    <w:rsid w:val="0FC6B724"/>
    <w:rsid w:val="0FDFEE55"/>
    <w:rsid w:val="0FF1E947"/>
    <w:rsid w:val="0FF1F192"/>
    <w:rsid w:val="0FFB89E6"/>
    <w:rsid w:val="0FFD4A15"/>
    <w:rsid w:val="100008F7"/>
    <w:rsid w:val="10034F33"/>
    <w:rsid w:val="100388C5"/>
    <w:rsid w:val="10074C57"/>
    <w:rsid w:val="1011C2B6"/>
    <w:rsid w:val="101733E0"/>
    <w:rsid w:val="1024AD2B"/>
    <w:rsid w:val="1026CCEF"/>
    <w:rsid w:val="10278953"/>
    <w:rsid w:val="102B2555"/>
    <w:rsid w:val="10300F4C"/>
    <w:rsid w:val="10454E55"/>
    <w:rsid w:val="10456C3B"/>
    <w:rsid w:val="1048CE23"/>
    <w:rsid w:val="104DB7EC"/>
    <w:rsid w:val="10553F36"/>
    <w:rsid w:val="10583C4A"/>
    <w:rsid w:val="105A8D7B"/>
    <w:rsid w:val="105E4EC2"/>
    <w:rsid w:val="105E7CD7"/>
    <w:rsid w:val="105EEBDA"/>
    <w:rsid w:val="1073A9C4"/>
    <w:rsid w:val="108ED34C"/>
    <w:rsid w:val="1097E76E"/>
    <w:rsid w:val="1098B738"/>
    <w:rsid w:val="109CF299"/>
    <w:rsid w:val="109EC1E7"/>
    <w:rsid w:val="10DA92B4"/>
    <w:rsid w:val="10E1F70B"/>
    <w:rsid w:val="10E75F99"/>
    <w:rsid w:val="10EBCDD5"/>
    <w:rsid w:val="10F52159"/>
    <w:rsid w:val="10FFEE92"/>
    <w:rsid w:val="1108C542"/>
    <w:rsid w:val="11151FA7"/>
    <w:rsid w:val="111C962A"/>
    <w:rsid w:val="1131A747"/>
    <w:rsid w:val="11468D3C"/>
    <w:rsid w:val="1146ED3F"/>
    <w:rsid w:val="114988F6"/>
    <w:rsid w:val="1152518B"/>
    <w:rsid w:val="1165D326"/>
    <w:rsid w:val="11745815"/>
    <w:rsid w:val="117D0485"/>
    <w:rsid w:val="1184A28D"/>
    <w:rsid w:val="118BF6D4"/>
    <w:rsid w:val="1192216B"/>
    <w:rsid w:val="119385C2"/>
    <w:rsid w:val="11B86081"/>
    <w:rsid w:val="11DDDC21"/>
    <w:rsid w:val="11E6F488"/>
    <w:rsid w:val="11E747F5"/>
    <w:rsid w:val="11F12CBE"/>
    <w:rsid w:val="11F12E53"/>
    <w:rsid w:val="11F2EFAB"/>
    <w:rsid w:val="11F34FDE"/>
    <w:rsid w:val="11FC2B66"/>
    <w:rsid w:val="11FF9613"/>
    <w:rsid w:val="1201E89A"/>
    <w:rsid w:val="120D157C"/>
    <w:rsid w:val="12291B9E"/>
    <w:rsid w:val="12450497"/>
    <w:rsid w:val="125E0D38"/>
    <w:rsid w:val="1262A2F4"/>
    <w:rsid w:val="12694D80"/>
    <w:rsid w:val="126D0ABF"/>
    <w:rsid w:val="12742E63"/>
    <w:rsid w:val="1277E596"/>
    <w:rsid w:val="12792662"/>
    <w:rsid w:val="129013BD"/>
    <w:rsid w:val="1298A3D0"/>
    <w:rsid w:val="129A6472"/>
    <w:rsid w:val="12AC4E9B"/>
    <w:rsid w:val="12B3381A"/>
    <w:rsid w:val="12BC2758"/>
    <w:rsid w:val="12C67FE0"/>
    <w:rsid w:val="12CCE776"/>
    <w:rsid w:val="12D8259C"/>
    <w:rsid w:val="12DEAF50"/>
    <w:rsid w:val="12DFAEDE"/>
    <w:rsid w:val="12E258E1"/>
    <w:rsid w:val="12E312D9"/>
    <w:rsid w:val="12E6B0B3"/>
    <w:rsid w:val="12E73AA1"/>
    <w:rsid w:val="12EBDDF6"/>
    <w:rsid w:val="13025005"/>
    <w:rsid w:val="13040F50"/>
    <w:rsid w:val="130C420E"/>
    <w:rsid w:val="13151CB4"/>
    <w:rsid w:val="1319357E"/>
    <w:rsid w:val="13198922"/>
    <w:rsid w:val="1350716E"/>
    <w:rsid w:val="135ADDD3"/>
    <w:rsid w:val="13623031"/>
    <w:rsid w:val="1362845F"/>
    <w:rsid w:val="1362C617"/>
    <w:rsid w:val="1364031D"/>
    <w:rsid w:val="1369DFC0"/>
    <w:rsid w:val="136DFD07"/>
    <w:rsid w:val="138767E0"/>
    <w:rsid w:val="138BD32E"/>
    <w:rsid w:val="1390B2C2"/>
    <w:rsid w:val="139EB0CA"/>
    <w:rsid w:val="13A9C3F9"/>
    <w:rsid w:val="13BEDE39"/>
    <w:rsid w:val="13C13975"/>
    <w:rsid w:val="13C48C30"/>
    <w:rsid w:val="13CD6011"/>
    <w:rsid w:val="13D619A3"/>
    <w:rsid w:val="13EF41D3"/>
    <w:rsid w:val="13F2B9DB"/>
    <w:rsid w:val="13F4BB70"/>
    <w:rsid w:val="13F5BF79"/>
    <w:rsid w:val="14005369"/>
    <w:rsid w:val="14005970"/>
    <w:rsid w:val="1404B785"/>
    <w:rsid w:val="141E2795"/>
    <w:rsid w:val="141F0AC6"/>
    <w:rsid w:val="1422339F"/>
    <w:rsid w:val="14319E72"/>
    <w:rsid w:val="14369F73"/>
    <w:rsid w:val="14568637"/>
    <w:rsid w:val="145818AE"/>
    <w:rsid w:val="145AA95E"/>
    <w:rsid w:val="14612502"/>
    <w:rsid w:val="147F4353"/>
    <w:rsid w:val="14853FB3"/>
    <w:rsid w:val="14927376"/>
    <w:rsid w:val="14A8B738"/>
    <w:rsid w:val="14AA1D29"/>
    <w:rsid w:val="14ADDAF2"/>
    <w:rsid w:val="14BAB95B"/>
    <w:rsid w:val="14C00196"/>
    <w:rsid w:val="14C87AA8"/>
    <w:rsid w:val="14EEA2E8"/>
    <w:rsid w:val="15012AFB"/>
    <w:rsid w:val="1509FECA"/>
    <w:rsid w:val="150DE9B1"/>
    <w:rsid w:val="15159A28"/>
    <w:rsid w:val="151919DF"/>
    <w:rsid w:val="151C124A"/>
    <w:rsid w:val="1526932A"/>
    <w:rsid w:val="1527A38F"/>
    <w:rsid w:val="1529FD20"/>
    <w:rsid w:val="1539ED46"/>
    <w:rsid w:val="153E0611"/>
    <w:rsid w:val="1541E669"/>
    <w:rsid w:val="1564AD6A"/>
    <w:rsid w:val="1568C33E"/>
    <w:rsid w:val="157CA559"/>
    <w:rsid w:val="159F1592"/>
    <w:rsid w:val="15A5DFE6"/>
    <w:rsid w:val="15C9367D"/>
    <w:rsid w:val="15C992F1"/>
    <w:rsid w:val="15D2FA62"/>
    <w:rsid w:val="15E69396"/>
    <w:rsid w:val="15E910B5"/>
    <w:rsid w:val="15EADB96"/>
    <w:rsid w:val="15EF4D74"/>
    <w:rsid w:val="15F28006"/>
    <w:rsid w:val="15FA8337"/>
    <w:rsid w:val="1607D4FB"/>
    <w:rsid w:val="160F9F16"/>
    <w:rsid w:val="1612F61E"/>
    <w:rsid w:val="161486E3"/>
    <w:rsid w:val="161B9FF8"/>
    <w:rsid w:val="161FAE58"/>
    <w:rsid w:val="1631D3C9"/>
    <w:rsid w:val="16368B12"/>
    <w:rsid w:val="16418659"/>
    <w:rsid w:val="1643661F"/>
    <w:rsid w:val="1648026E"/>
    <w:rsid w:val="164E8174"/>
    <w:rsid w:val="16511160"/>
    <w:rsid w:val="165A8F7E"/>
    <w:rsid w:val="167190C1"/>
    <w:rsid w:val="1682174D"/>
    <w:rsid w:val="168B7A5C"/>
    <w:rsid w:val="1699FDA5"/>
    <w:rsid w:val="16A135E4"/>
    <w:rsid w:val="16A79A0E"/>
    <w:rsid w:val="16AB4B91"/>
    <w:rsid w:val="16B5CA00"/>
    <w:rsid w:val="16B69624"/>
    <w:rsid w:val="16E252D4"/>
    <w:rsid w:val="16E3086F"/>
    <w:rsid w:val="16F00FDC"/>
    <w:rsid w:val="1712C95B"/>
    <w:rsid w:val="1725577B"/>
    <w:rsid w:val="172FF1AD"/>
    <w:rsid w:val="17375796"/>
    <w:rsid w:val="1737F791"/>
    <w:rsid w:val="1746D47C"/>
    <w:rsid w:val="174BCAB2"/>
    <w:rsid w:val="175160C1"/>
    <w:rsid w:val="175212C6"/>
    <w:rsid w:val="1755F658"/>
    <w:rsid w:val="1756F40E"/>
    <w:rsid w:val="175B7078"/>
    <w:rsid w:val="17649C5A"/>
    <w:rsid w:val="176A3180"/>
    <w:rsid w:val="1778C5E0"/>
    <w:rsid w:val="1787B1D1"/>
    <w:rsid w:val="1798FB24"/>
    <w:rsid w:val="17A7F665"/>
    <w:rsid w:val="17B1AA4E"/>
    <w:rsid w:val="17B3F02A"/>
    <w:rsid w:val="17BB6744"/>
    <w:rsid w:val="17C68255"/>
    <w:rsid w:val="17C870AE"/>
    <w:rsid w:val="17D05905"/>
    <w:rsid w:val="17D4AB90"/>
    <w:rsid w:val="17DBF17B"/>
    <w:rsid w:val="17DC7DFE"/>
    <w:rsid w:val="17E8CE7C"/>
    <w:rsid w:val="17F13E73"/>
    <w:rsid w:val="17F56F3C"/>
    <w:rsid w:val="17FDD8E6"/>
    <w:rsid w:val="1801790E"/>
    <w:rsid w:val="1816560F"/>
    <w:rsid w:val="181E4395"/>
    <w:rsid w:val="182275B0"/>
    <w:rsid w:val="18278975"/>
    <w:rsid w:val="1833F077"/>
    <w:rsid w:val="18379CE8"/>
    <w:rsid w:val="1839EC6F"/>
    <w:rsid w:val="18486607"/>
    <w:rsid w:val="184D3AEA"/>
    <w:rsid w:val="18524BCB"/>
    <w:rsid w:val="185A9B59"/>
    <w:rsid w:val="185F1963"/>
    <w:rsid w:val="1865D216"/>
    <w:rsid w:val="186731D7"/>
    <w:rsid w:val="18687247"/>
    <w:rsid w:val="1873466B"/>
    <w:rsid w:val="18780F6A"/>
    <w:rsid w:val="1887D144"/>
    <w:rsid w:val="1887F214"/>
    <w:rsid w:val="188B40CD"/>
    <w:rsid w:val="18901B86"/>
    <w:rsid w:val="18A75426"/>
    <w:rsid w:val="18A960A1"/>
    <w:rsid w:val="18B57118"/>
    <w:rsid w:val="18C7F349"/>
    <w:rsid w:val="18C8BBED"/>
    <w:rsid w:val="18CC656D"/>
    <w:rsid w:val="18CDBEA3"/>
    <w:rsid w:val="18DEE9DF"/>
    <w:rsid w:val="18E13DA8"/>
    <w:rsid w:val="18E25BA5"/>
    <w:rsid w:val="18E7BB79"/>
    <w:rsid w:val="18F2630E"/>
    <w:rsid w:val="18F5F25A"/>
    <w:rsid w:val="1908ABE0"/>
    <w:rsid w:val="1911D183"/>
    <w:rsid w:val="1915F899"/>
    <w:rsid w:val="191962E7"/>
    <w:rsid w:val="191B934B"/>
    <w:rsid w:val="191C183A"/>
    <w:rsid w:val="191D6930"/>
    <w:rsid w:val="191E1660"/>
    <w:rsid w:val="191F27F4"/>
    <w:rsid w:val="19214E1B"/>
    <w:rsid w:val="1932AB2F"/>
    <w:rsid w:val="193A75D9"/>
    <w:rsid w:val="193D4397"/>
    <w:rsid w:val="19543135"/>
    <w:rsid w:val="196F806B"/>
    <w:rsid w:val="1970815A"/>
    <w:rsid w:val="1975B909"/>
    <w:rsid w:val="1981FC6E"/>
    <w:rsid w:val="19AA542D"/>
    <w:rsid w:val="19C4608D"/>
    <w:rsid w:val="19D08BFD"/>
    <w:rsid w:val="19EEC5C8"/>
    <w:rsid w:val="19F45691"/>
    <w:rsid w:val="19FC7BC9"/>
    <w:rsid w:val="19FF093A"/>
    <w:rsid w:val="1A02AF57"/>
    <w:rsid w:val="1A04F9CC"/>
    <w:rsid w:val="1A053108"/>
    <w:rsid w:val="1A1118F2"/>
    <w:rsid w:val="1A1B76DF"/>
    <w:rsid w:val="1A1D3621"/>
    <w:rsid w:val="1A28A693"/>
    <w:rsid w:val="1A2F4458"/>
    <w:rsid w:val="1A3C0447"/>
    <w:rsid w:val="1A476920"/>
    <w:rsid w:val="1A484F86"/>
    <w:rsid w:val="1A4A6EEC"/>
    <w:rsid w:val="1A4DBAA3"/>
    <w:rsid w:val="1A50167C"/>
    <w:rsid w:val="1A64190D"/>
    <w:rsid w:val="1A6874AD"/>
    <w:rsid w:val="1A702D2A"/>
    <w:rsid w:val="1A73CEC5"/>
    <w:rsid w:val="1A7A5A3B"/>
    <w:rsid w:val="1A81808A"/>
    <w:rsid w:val="1A887000"/>
    <w:rsid w:val="1AA0C788"/>
    <w:rsid w:val="1AB002D5"/>
    <w:rsid w:val="1ABD4C4F"/>
    <w:rsid w:val="1AD4B1E1"/>
    <w:rsid w:val="1AE63F36"/>
    <w:rsid w:val="1AE9BB4A"/>
    <w:rsid w:val="1AF50F0D"/>
    <w:rsid w:val="1B0B79F9"/>
    <w:rsid w:val="1B13923D"/>
    <w:rsid w:val="1B1DC83C"/>
    <w:rsid w:val="1B27AC28"/>
    <w:rsid w:val="1B328466"/>
    <w:rsid w:val="1B3424F3"/>
    <w:rsid w:val="1B3D9E95"/>
    <w:rsid w:val="1B3EFB03"/>
    <w:rsid w:val="1B443B05"/>
    <w:rsid w:val="1B490210"/>
    <w:rsid w:val="1B6D5245"/>
    <w:rsid w:val="1B7501DE"/>
    <w:rsid w:val="1B8098BD"/>
    <w:rsid w:val="1B8A036B"/>
    <w:rsid w:val="1B8D9BFD"/>
    <w:rsid w:val="1BBA3A53"/>
    <w:rsid w:val="1BC23903"/>
    <w:rsid w:val="1BCA1902"/>
    <w:rsid w:val="1BCFA2F3"/>
    <w:rsid w:val="1BEB33BD"/>
    <w:rsid w:val="1BF4DD91"/>
    <w:rsid w:val="1BF5198F"/>
    <w:rsid w:val="1BF999CF"/>
    <w:rsid w:val="1BFE9FD5"/>
    <w:rsid w:val="1C004B6F"/>
    <w:rsid w:val="1C13EA1E"/>
    <w:rsid w:val="1C26172C"/>
    <w:rsid w:val="1C28D8B8"/>
    <w:rsid w:val="1C2C0C29"/>
    <w:rsid w:val="1C347FB7"/>
    <w:rsid w:val="1C3B0C95"/>
    <w:rsid w:val="1C63D00D"/>
    <w:rsid w:val="1C648723"/>
    <w:rsid w:val="1C660D11"/>
    <w:rsid w:val="1C72169B"/>
    <w:rsid w:val="1C799F1E"/>
    <w:rsid w:val="1C7B6788"/>
    <w:rsid w:val="1C7B8944"/>
    <w:rsid w:val="1C7FEDE7"/>
    <w:rsid w:val="1C850493"/>
    <w:rsid w:val="1C8EE67C"/>
    <w:rsid w:val="1C93F4DB"/>
    <w:rsid w:val="1C961930"/>
    <w:rsid w:val="1C9A9FBC"/>
    <w:rsid w:val="1CB9DB2F"/>
    <w:rsid w:val="1CBED7AC"/>
    <w:rsid w:val="1CC11B4A"/>
    <w:rsid w:val="1CC949C2"/>
    <w:rsid w:val="1CD8A104"/>
    <w:rsid w:val="1CE928F3"/>
    <w:rsid w:val="1CFBB6F0"/>
    <w:rsid w:val="1D144829"/>
    <w:rsid w:val="1D14DF4D"/>
    <w:rsid w:val="1D16C766"/>
    <w:rsid w:val="1D211F3B"/>
    <w:rsid w:val="1D2D8F31"/>
    <w:rsid w:val="1D320060"/>
    <w:rsid w:val="1D34B87C"/>
    <w:rsid w:val="1D3B43FE"/>
    <w:rsid w:val="1D440ADA"/>
    <w:rsid w:val="1D453AFF"/>
    <w:rsid w:val="1D4691E9"/>
    <w:rsid w:val="1D4E9CA8"/>
    <w:rsid w:val="1D532E41"/>
    <w:rsid w:val="1D560AB4"/>
    <w:rsid w:val="1D638577"/>
    <w:rsid w:val="1D74208E"/>
    <w:rsid w:val="1D7CFBBC"/>
    <w:rsid w:val="1D836CB3"/>
    <w:rsid w:val="1D8A8F90"/>
    <w:rsid w:val="1D93B7D6"/>
    <w:rsid w:val="1D9809C3"/>
    <w:rsid w:val="1D9CA21D"/>
    <w:rsid w:val="1DA271E6"/>
    <w:rsid w:val="1DA334D0"/>
    <w:rsid w:val="1DC19657"/>
    <w:rsid w:val="1DC5DB46"/>
    <w:rsid w:val="1DC69CB1"/>
    <w:rsid w:val="1DD0B421"/>
    <w:rsid w:val="1DDAB023"/>
    <w:rsid w:val="1DDE08E7"/>
    <w:rsid w:val="1DE1393E"/>
    <w:rsid w:val="1DE96A97"/>
    <w:rsid w:val="1E01621A"/>
    <w:rsid w:val="1E0D0BFC"/>
    <w:rsid w:val="1E1F36EF"/>
    <w:rsid w:val="1E23478F"/>
    <w:rsid w:val="1E2752FA"/>
    <w:rsid w:val="1E27F949"/>
    <w:rsid w:val="1E3A93B5"/>
    <w:rsid w:val="1E47F0EA"/>
    <w:rsid w:val="1E51AEFB"/>
    <w:rsid w:val="1E6C8A79"/>
    <w:rsid w:val="1E6CDDB9"/>
    <w:rsid w:val="1E7589CD"/>
    <w:rsid w:val="1E80CC24"/>
    <w:rsid w:val="1E87A093"/>
    <w:rsid w:val="1E893D0D"/>
    <w:rsid w:val="1E8FABAA"/>
    <w:rsid w:val="1E985AD6"/>
    <w:rsid w:val="1E9B0BE2"/>
    <w:rsid w:val="1E9F9E21"/>
    <w:rsid w:val="1EC3A60D"/>
    <w:rsid w:val="1EC6E84C"/>
    <w:rsid w:val="1EC91CBA"/>
    <w:rsid w:val="1ECBB93C"/>
    <w:rsid w:val="1ECF1DBE"/>
    <w:rsid w:val="1ED01860"/>
    <w:rsid w:val="1ED2DD3F"/>
    <w:rsid w:val="1EE797B1"/>
    <w:rsid w:val="1EE9A19E"/>
    <w:rsid w:val="1EFF2B8A"/>
    <w:rsid w:val="1F0F82D0"/>
    <w:rsid w:val="1F0F9090"/>
    <w:rsid w:val="1F120269"/>
    <w:rsid w:val="1F1BC0A9"/>
    <w:rsid w:val="1F2A3EC4"/>
    <w:rsid w:val="1F2AA36A"/>
    <w:rsid w:val="1F37EA38"/>
    <w:rsid w:val="1F556A1E"/>
    <w:rsid w:val="1F59CD9B"/>
    <w:rsid w:val="1F606151"/>
    <w:rsid w:val="1F6101B4"/>
    <w:rsid w:val="1F626D12"/>
    <w:rsid w:val="1F6489DC"/>
    <w:rsid w:val="1F64D307"/>
    <w:rsid w:val="1F95B5FB"/>
    <w:rsid w:val="1F9E899F"/>
    <w:rsid w:val="1FB4D666"/>
    <w:rsid w:val="1FB816A3"/>
    <w:rsid w:val="1FC285BC"/>
    <w:rsid w:val="1FCF52D6"/>
    <w:rsid w:val="1FD5024C"/>
    <w:rsid w:val="1FECF321"/>
    <w:rsid w:val="1FF31444"/>
    <w:rsid w:val="1FFAF1BC"/>
    <w:rsid w:val="20164041"/>
    <w:rsid w:val="2025A16C"/>
    <w:rsid w:val="2025C072"/>
    <w:rsid w:val="202A5D5D"/>
    <w:rsid w:val="204D9C69"/>
    <w:rsid w:val="2055BE68"/>
    <w:rsid w:val="205E138D"/>
    <w:rsid w:val="206AFC1C"/>
    <w:rsid w:val="206FAD28"/>
    <w:rsid w:val="2073D753"/>
    <w:rsid w:val="207ADD08"/>
    <w:rsid w:val="2091B2D9"/>
    <w:rsid w:val="209727DF"/>
    <w:rsid w:val="20973FEB"/>
    <w:rsid w:val="209A1F31"/>
    <w:rsid w:val="209FF88F"/>
    <w:rsid w:val="20A015BF"/>
    <w:rsid w:val="20BBBD76"/>
    <w:rsid w:val="20CE9702"/>
    <w:rsid w:val="20D5EAE5"/>
    <w:rsid w:val="20D9B6AC"/>
    <w:rsid w:val="20DB9047"/>
    <w:rsid w:val="20E90EB6"/>
    <w:rsid w:val="20ED2804"/>
    <w:rsid w:val="20ED8A95"/>
    <w:rsid w:val="20F42404"/>
    <w:rsid w:val="20FCD215"/>
    <w:rsid w:val="2101EDD4"/>
    <w:rsid w:val="21213394"/>
    <w:rsid w:val="2131EB03"/>
    <w:rsid w:val="213E6F99"/>
    <w:rsid w:val="21576FFC"/>
    <w:rsid w:val="216BB041"/>
    <w:rsid w:val="217F572B"/>
    <w:rsid w:val="21855BD4"/>
    <w:rsid w:val="21ABD300"/>
    <w:rsid w:val="21AECFC0"/>
    <w:rsid w:val="21B04CEA"/>
    <w:rsid w:val="21B0D63B"/>
    <w:rsid w:val="21B515B6"/>
    <w:rsid w:val="21BFE365"/>
    <w:rsid w:val="21C050B5"/>
    <w:rsid w:val="21C096B6"/>
    <w:rsid w:val="21C292BA"/>
    <w:rsid w:val="21CE428F"/>
    <w:rsid w:val="21DCC361"/>
    <w:rsid w:val="21E1DF63"/>
    <w:rsid w:val="21E96EE9"/>
    <w:rsid w:val="21F6C5E2"/>
    <w:rsid w:val="21F735BE"/>
    <w:rsid w:val="21F80B67"/>
    <w:rsid w:val="22075088"/>
    <w:rsid w:val="2212F012"/>
    <w:rsid w:val="2218E45F"/>
    <w:rsid w:val="221F864F"/>
    <w:rsid w:val="2223E07E"/>
    <w:rsid w:val="222A0842"/>
    <w:rsid w:val="224F6FF4"/>
    <w:rsid w:val="22531732"/>
    <w:rsid w:val="2256DDD6"/>
    <w:rsid w:val="2258550A"/>
    <w:rsid w:val="225926F2"/>
    <w:rsid w:val="225D31E7"/>
    <w:rsid w:val="22633360"/>
    <w:rsid w:val="226B53BC"/>
    <w:rsid w:val="22744A2A"/>
    <w:rsid w:val="2276D9F9"/>
    <w:rsid w:val="227FD573"/>
    <w:rsid w:val="22959F1C"/>
    <w:rsid w:val="22C757BF"/>
    <w:rsid w:val="22C7D652"/>
    <w:rsid w:val="22D7AA6E"/>
    <w:rsid w:val="22DB4BBE"/>
    <w:rsid w:val="22E048B9"/>
    <w:rsid w:val="22F0A73E"/>
    <w:rsid w:val="23039238"/>
    <w:rsid w:val="230CD5C5"/>
    <w:rsid w:val="230ED29F"/>
    <w:rsid w:val="231C56A5"/>
    <w:rsid w:val="231C85AD"/>
    <w:rsid w:val="2321937D"/>
    <w:rsid w:val="23273075"/>
    <w:rsid w:val="232B9DAE"/>
    <w:rsid w:val="232D9BBA"/>
    <w:rsid w:val="23342FD2"/>
    <w:rsid w:val="233B8215"/>
    <w:rsid w:val="23407E8F"/>
    <w:rsid w:val="234405DA"/>
    <w:rsid w:val="234E86AD"/>
    <w:rsid w:val="23657F69"/>
    <w:rsid w:val="2378980C"/>
    <w:rsid w:val="237968A5"/>
    <w:rsid w:val="238C3247"/>
    <w:rsid w:val="23927D90"/>
    <w:rsid w:val="2392CBC1"/>
    <w:rsid w:val="23A177B0"/>
    <w:rsid w:val="23B17F23"/>
    <w:rsid w:val="23B1E83E"/>
    <w:rsid w:val="23C4A4E6"/>
    <w:rsid w:val="23CE88FC"/>
    <w:rsid w:val="23DBAAE8"/>
    <w:rsid w:val="23E148AE"/>
    <w:rsid w:val="23E93BD4"/>
    <w:rsid w:val="23F4078C"/>
    <w:rsid w:val="23FDBE22"/>
    <w:rsid w:val="23FF8207"/>
    <w:rsid w:val="24062D6F"/>
    <w:rsid w:val="24064E2F"/>
    <w:rsid w:val="240C9C7A"/>
    <w:rsid w:val="241280E0"/>
    <w:rsid w:val="241286F3"/>
    <w:rsid w:val="2418E22B"/>
    <w:rsid w:val="24320B6E"/>
    <w:rsid w:val="244878F8"/>
    <w:rsid w:val="244FA6CD"/>
    <w:rsid w:val="2451A681"/>
    <w:rsid w:val="24535903"/>
    <w:rsid w:val="2455431E"/>
    <w:rsid w:val="2456E51B"/>
    <w:rsid w:val="245E41A4"/>
    <w:rsid w:val="2465A7EC"/>
    <w:rsid w:val="2479DA69"/>
    <w:rsid w:val="248406A0"/>
    <w:rsid w:val="24847BA8"/>
    <w:rsid w:val="24856794"/>
    <w:rsid w:val="2488C99F"/>
    <w:rsid w:val="248C6636"/>
    <w:rsid w:val="24956670"/>
    <w:rsid w:val="249EC9B2"/>
    <w:rsid w:val="24B22CA5"/>
    <w:rsid w:val="24BCEF1A"/>
    <w:rsid w:val="24CC04F0"/>
    <w:rsid w:val="24CF377F"/>
    <w:rsid w:val="24E9A6CA"/>
    <w:rsid w:val="24EE7249"/>
    <w:rsid w:val="2506C8D5"/>
    <w:rsid w:val="2507ADBF"/>
    <w:rsid w:val="25117486"/>
    <w:rsid w:val="251243B7"/>
    <w:rsid w:val="251CCDEC"/>
    <w:rsid w:val="251D835F"/>
    <w:rsid w:val="251F39AA"/>
    <w:rsid w:val="25231539"/>
    <w:rsid w:val="252FAEB1"/>
    <w:rsid w:val="253F5F26"/>
    <w:rsid w:val="25487E6A"/>
    <w:rsid w:val="254A97FD"/>
    <w:rsid w:val="254FFA08"/>
    <w:rsid w:val="2551D16A"/>
    <w:rsid w:val="255F8902"/>
    <w:rsid w:val="25674304"/>
    <w:rsid w:val="256C5698"/>
    <w:rsid w:val="257F2EC3"/>
    <w:rsid w:val="258710B6"/>
    <w:rsid w:val="258DDF10"/>
    <w:rsid w:val="258E405A"/>
    <w:rsid w:val="259A972A"/>
    <w:rsid w:val="25BC6F35"/>
    <w:rsid w:val="25BD5242"/>
    <w:rsid w:val="25C1DC3E"/>
    <w:rsid w:val="25D3C2F9"/>
    <w:rsid w:val="25D6BE17"/>
    <w:rsid w:val="25DD7AB7"/>
    <w:rsid w:val="25E1127B"/>
    <w:rsid w:val="25ED76E2"/>
    <w:rsid w:val="25FEF9E8"/>
    <w:rsid w:val="261AADDD"/>
    <w:rsid w:val="2634C47E"/>
    <w:rsid w:val="264E7946"/>
    <w:rsid w:val="265302CF"/>
    <w:rsid w:val="2657D647"/>
    <w:rsid w:val="2659E619"/>
    <w:rsid w:val="2662F65D"/>
    <w:rsid w:val="2673909F"/>
    <w:rsid w:val="2675524B"/>
    <w:rsid w:val="26779C5E"/>
    <w:rsid w:val="2682F9F0"/>
    <w:rsid w:val="268D30FB"/>
    <w:rsid w:val="269008FD"/>
    <w:rsid w:val="2690A207"/>
    <w:rsid w:val="2697246E"/>
    <w:rsid w:val="26A997D5"/>
    <w:rsid w:val="26B549EE"/>
    <w:rsid w:val="26BAF3E0"/>
    <w:rsid w:val="26C0BD1A"/>
    <w:rsid w:val="26C37DF1"/>
    <w:rsid w:val="26D7E379"/>
    <w:rsid w:val="26E22644"/>
    <w:rsid w:val="26FEF9F5"/>
    <w:rsid w:val="2717ED69"/>
    <w:rsid w:val="271976AE"/>
    <w:rsid w:val="27206E4D"/>
    <w:rsid w:val="272257E7"/>
    <w:rsid w:val="272CE82C"/>
    <w:rsid w:val="27381FE3"/>
    <w:rsid w:val="27452E94"/>
    <w:rsid w:val="2751AEA6"/>
    <w:rsid w:val="275422A9"/>
    <w:rsid w:val="275618BB"/>
    <w:rsid w:val="275F8103"/>
    <w:rsid w:val="2760CFDD"/>
    <w:rsid w:val="276A5D6B"/>
    <w:rsid w:val="2771BD15"/>
    <w:rsid w:val="2777873D"/>
    <w:rsid w:val="277EC70D"/>
    <w:rsid w:val="27822119"/>
    <w:rsid w:val="279AC5E5"/>
    <w:rsid w:val="27A499F7"/>
    <w:rsid w:val="27B5A55E"/>
    <w:rsid w:val="27B6939C"/>
    <w:rsid w:val="27BA3F71"/>
    <w:rsid w:val="27BB5146"/>
    <w:rsid w:val="27CE885A"/>
    <w:rsid w:val="27D4B9BE"/>
    <w:rsid w:val="27D581A9"/>
    <w:rsid w:val="27D6A5F4"/>
    <w:rsid w:val="27D7B475"/>
    <w:rsid w:val="27E14128"/>
    <w:rsid w:val="27F5C2C1"/>
    <w:rsid w:val="27FC3130"/>
    <w:rsid w:val="27FF1C21"/>
    <w:rsid w:val="281949A8"/>
    <w:rsid w:val="28215DB4"/>
    <w:rsid w:val="2822F783"/>
    <w:rsid w:val="282919E1"/>
    <w:rsid w:val="283201DF"/>
    <w:rsid w:val="284BD3EC"/>
    <w:rsid w:val="284F1783"/>
    <w:rsid w:val="285B1685"/>
    <w:rsid w:val="2862C77F"/>
    <w:rsid w:val="28661FA6"/>
    <w:rsid w:val="286A63A8"/>
    <w:rsid w:val="286F5DBC"/>
    <w:rsid w:val="28884570"/>
    <w:rsid w:val="288E50B1"/>
    <w:rsid w:val="2893BA7C"/>
    <w:rsid w:val="289561B3"/>
    <w:rsid w:val="28A1906B"/>
    <w:rsid w:val="28AB2454"/>
    <w:rsid w:val="28AC68D6"/>
    <w:rsid w:val="28BB90AA"/>
    <w:rsid w:val="28C990FD"/>
    <w:rsid w:val="28D94C37"/>
    <w:rsid w:val="28E8B8AC"/>
    <w:rsid w:val="28E99CE4"/>
    <w:rsid w:val="28FCBF69"/>
    <w:rsid w:val="28FE648B"/>
    <w:rsid w:val="29037662"/>
    <w:rsid w:val="29049D29"/>
    <w:rsid w:val="2909686A"/>
    <w:rsid w:val="292317F0"/>
    <w:rsid w:val="29236FE4"/>
    <w:rsid w:val="293DD405"/>
    <w:rsid w:val="29451944"/>
    <w:rsid w:val="295C7B3C"/>
    <w:rsid w:val="29637DFF"/>
    <w:rsid w:val="2963A705"/>
    <w:rsid w:val="29701826"/>
    <w:rsid w:val="2975E6F4"/>
    <w:rsid w:val="297DA8F0"/>
    <w:rsid w:val="2997EE72"/>
    <w:rsid w:val="299E06D3"/>
    <w:rsid w:val="29AA03EF"/>
    <w:rsid w:val="29B27982"/>
    <w:rsid w:val="29B31EE7"/>
    <w:rsid w:val="29C49B6E"/>
    <w:rsid w:val="29C9E207"/>
    <w:rsid w:val="29D2D750"/>
    <w:rsid w:val="29DC3E7C"/>
    <w:rsid w:val="29DCA054"/>
    <w:rsid w:val="29E2A32E"/>
    <w:rsid w:val="29E606B8"/>
    <w:rsid w:val="29E91F5B"/>
    <w:rsid w:val="29EF96E6"/>
    <w:rsid w:val="29EFD733"/>
    <w:rsid w:val="29FE9FF0"/>
    <w:rsid w:val="2A03EA04"/>
    <w:rsid w:val="2A21422C"/>
    <w:rsid w:val="2A2415D1"/>
    <w:rsid w:val="2A3E78AA"/>
    <w:rsid w:val="2A4E01C7"/>
    <w:rsid w:val="2A501727"/>
    <w:rsid w:val="2A738FAB"/>
    <w:rsid w:val="2A76C224"/>
    <w:rsid w:val="2A77375D"/>
    <w:rsid w:val="2AA9BCEC"/>
    <w:rsid w:val="2AB41D1D"/>
    <w:rsid w:val="2AD3F138"/>
    <w:rsid w:val="2ADB445F"/>
    <w:rsid w:val="2AE7FC67"/>
    <w:rsid w:val="2AFD8F4F"/>
    <w:rsid w:val="2B0A7CCD"/>
    <w:rsid w:val="2B0FAEB7"/>
    <w:rsid w:val="2B3982F0"/>
    <w:rsid w:val="2B3C1C1E"/>
    <w:rsid w:val="2B45F86A"/>
    <w:rsid w:val="2B49CE43"/>
    <w:rsid w:val="2B57788D"/>
    <w:rsid w:val="2B583A80"/>
    <w:rsid w:val="2B59CFAA"/>
    <w:rsid w:val="2B6909C6"/>
    <w:rsid w:val="2B75F5DC"/>
    <w:rsid w:val="2B83A5A7"/>
    <w:rsid w:val="2B8435EC"/>
    <w:rsid w:val="2B8CFDAE"/>
    <w:rsid w:val="2B913EEE"/>
    <w:rsid w:val="2B9B22DD"/>
    <w:rsid w:val="2B9E5105"/>
    <w:rsid w:val="2BA85F1A"/>
    <w:rsid w:val="2BA87D39"/>
    <w:rsid w:val="2BAEB0E0"/>
    <w:rsid w:val="2BB3D224"/>
    <w:rsid w:val="2BB62054"/>
    <w:rsid w:val="2BB64927"/>
    <w:rsid w:val="2BC6DE74"/>
    <w:rsid w:val="2BD42D66"/>
    <w:rsid w:val="2BE6BE0A"/>
    <w:rsid w:val="2BE9537F"/>
    <w:rsid w:val="2BEB2840"/>
    <w:rsid w:val="2BEBD146"/>
    <w:rsid w:val="2BF76484"/>
    <w:rsid w:val="2BFF1214"/>
    <w:rsid w:val="2C06F5DF"/>
    <w:rsid w:val="2C0C31F1"/>
    <w:rsid w:val="2C0E2F47"/>
    <w:rsid w:val="2C0F591F"/>
    <w:rsid w:val="2C0F80D3"/>
    <w:rsid w:val="2C296B50"/>
    <w:rsid w:val="2C3815B8"/>
    <w:rsid w:val="2C4107B4"/>
    <w:rsid w:val="2C41399F"/>
    <w:rsid w:val="2C41E487"/>
    <w:rsid w:val="2C69A6C1"/>
    <w:rsid w:val="2C6F15BE"/>
    <w:rsid w:val="2C7EDCE1"/>
    <w:rsid w:val="2CA5E4D6"/>
    <w:rsid w:val="2CA7B8E8"/>
    <w:rsid w:val="2CBB61D9"/>
    <w:rsid w:val="2CC5255D"/>
    <w:rsid w:val="2CC6D6DA"/>
    <w:rsid w:val="2CCD93CC"/>
    <w:rsid w:val="2CE72696"/>
    <w:rsid w:val="2D030658"/>
    <w:rsid w:val="2D0F863C"/>
    <w:rsid w:val="2D111A72"/>
    <w:rsid w:val="2D18E13B"/>
    <w:rsid w:val="2D20792E"/>
    <w:rsid w:val="2D23373F"/>
    <w:rsid w:val="2D259500"/>
    <w:rsid w:val="2D2B40ED"/>
    <w:rsid w:val="2D3123E7"/>
    <w:rsid w:val="2D379B13"/>
    <w:rsid w:val="2D3BA445"/>
    <w:rsid w:val="2D46CB5B"/>
    <w:rsid w:val="2D4A710B"/>
    <w:rsid w:val="2D4B89EF"/>
    <w:rsid w:val="2D6AA74F"/>
    <w:rsid w:val="2D7097FB"/>
    <w:rsid w:val="2D751B5E"/>
    <w:rsid w:val="2D78B283"/>
    <w:rsid w:val="2D7A97D6"/>
    <w:rsid w:val="2D7BFD58"/>
    <w:rsid w:val="2D9CCAFE"/>
    <w:rsid w:val="2D9DB2BF"/>
    <w:rsid w:val="2DA41F06"/>
    <w:rsid w:val="2DA9C1F9"/>
    <w:rsid w:val="2DAE7DBC"/>
    <w:rsid w:val="2DB07445"/>
    <w:rsid w:val="2DC31905"/>
    <w:rsid w:val="2DC91644"/>
    <w:rsid w:val="2DDD0A00"/>
    <w:rsid w:val="2DE17E67"/>
    <w:rsid w:val="2DE424AB"/>
    <w:rsid w:val="2DEBB8F8"/>
    <w:rsid w:val="2DFB9309"/>
    <w:rsid w:val="2DFC6583"/>
    <w:rsid w:val="2DFEC1E2"/>
    <w:rsid w:val="2E01909F"/>
    <w:rsid w:val="2E05F4BF"/>
    <w:rsid w:val="2E12A663"/>
    <w:rsid w:val="2E175C75"/>
    <w:rsid w:val="2E1DA21F"/>
    <w:rsid w:val="2E251A2C"/>
    <w:rsid w:val="2E25BDE7"/>
    <w:rsid w:val="2E27AB3E"/>
    <w:rsid w:val="2E29213A"/>
    <w:rsid w:val="2E32C729"/>
    <w:rsid w:val="2E365129"/>
    <w:rsid w:val="2E3999ED"/>
    <w:rsid w:val="2E3D8044"/>
    <w:rsid w:val="2E43ECA1"/>
    <w:rsid w:val="2E4C7100"/>
    <w:rsid w:val="2E51065F"/>
    <w:rsid w:val="2E52ED55"/>
    <w:rsid w:val="2E6D08FB"/>
    <w:rsid w:val="2E6E1D8A"/>
    <w:rsid w:val="2E7B17E8"/>
    <w:rsid w:val="2E873EEF"/>
    <w:rsid w:val="2E8D2016"/>
    <w:rsid w:val="2E96D4B7"/>
    <w:rsid w:val="2E99C8EA"/>
    <w:rsid w:val="2EA7A4C0"/>
    <w:rsid w:val="2EB4E3BA"/>
    <w:rsid w:val="2EBF398E"/>
    <w:rsid w:val="2EC06F19"/>
    <w:rsid w:val="2EC8FF42"/>
    <w:rsid w:val="2ECDDF22"/>
    <w:rsid w:val="2ED0836E"/>
    <w:rsid w:val="2EE2D42C"/>
    <w:rsid w:val="2EE8256D"/>
    <w:rsid w:val="2EFF12B2"/>
    <w:rsid w:val="2F07FBCE"/>
    <w:rsid w:val="2F2044C6"/>
    <w:rsid w:val="2F255E1E"/>
    <w:rsid w:val="2F2E9443"/>
    <w:rsid w:val="2F384795"/>
    <w:rsid w:val="2F43997D"/>
    <w:rsid w:val="2F4BC62B"/>
    <w:rsid w:val="2F4ECEB1"/>
    <w:rsid w:val="2F563C7A"/>
    <w:rsid w:val="2F5C93A8"/>
    <w:rsid w:val="2F5D6070"/>
    <w:rsid w:val="2F64E6A5"/>
    <w:rsid w:val="2F743F6C"/>
    <w:rsid w:val="2FAB0B89"/>
    <w:rsid w:val="2FB8929A"/>
    <w:rsid w:val="2FC1B354"/>
    <w:rsid w:val="2FD1E7C8"/>
    <w:rsid w:val="2FD216D9"/>
    <w:rsid w:val="2FD38A14"/>
    <w:rsid w:val="2FD8C942"/>
    <w:rsid w:val="2FEE9195"/>
    <w:rsid w:val="30028EAD"/>
    <w:rsid w:val="30055647"/>
    <w:rsid w:val="30079CC3"/>
    <w:rsid w:val="301322E5"/>
    <w:rsid w:val="30243B74"/>
    <w:rsid w:val="302796F8"/>
    <w:rsid w:val="3047DE0E"/>
    <w:rsid w:val="304BEFF7"/>
    <w:rsid w:val="304FC67E"/>
    <w:rsid w:val="30624922"/>
    <w:rsid w:val="306794C3"/>
    <w:rsid w:val="306C53CF"/>
    <w:rsid w:val="306E5297"/>
    <w:rsid w:val="306E7099"/>
    <w:rsid w:val="30704E54"/>
    <w:rsid w:val="30706CD7"/>
    <w:rsid w:val="30821C7E"/>
    <w:rsid w:val="3090A968"/>
    <w:rsid w:val="30921BBB"/>
    <w:rsid w:val="30B02A34"/>
    <w:rsid w:val="30B4EEC0"/>
    <w:rsid w:val="30B93E90"/>
    <w:rsid w:val="30BF5B72"/>
    <w:rsid w:val="30C802D3"/>
    <w:rsid w:val="30C9746F"/>
    <w:rsid w:val="30CB507E"/>
    <w:rsid w:val="30CD5976"/>
    <w:rsid w:val="30D732BD"/>
    <w:rsid w:val="30DE03F8"/>
    <w:rsid w:val="30E4C9C6"/>
    <w:rsid w:val="313E81C6"/>
    <w:rsid w:val="314FF5BF"/>
    <w:rsid w:val="31507640"/>
    <w:rsid w:val="3153F615"/>
    <w:rsid w:val="31551CDF"/>
    <w:rsid w:val="3159320A"/>
    <w:rsid w:val="316FB3AF"/>
    <w:rsid w:val="31753998"/>
    <w:rsid w:val="31862BEF"/>
    <w:rsid w:val="31887054"/>
    <w:rsid w:val="319496CF"/>
    <w:rsid w:val="319F7387"/>
    <w:rsid w:val="31A43C80"/>
    <w:rsid w:val="31BACE61"/>
    <w:rsid w:val="31C66B66"/>
    <w:rsid w:val="31CDC832"/>
    <w:rsid w:val="31DE3B4E"/>
    <w:rsid w:val="31E1C2D9"/>
    <w:rsid w:val="31E5A215"/>
    <w:rsid w:val="31E968B9"/>
    <w:rsid w:val="31E9AC87"/>
    <w:rsid w:val="3206953F"/>
    <w:rsid w:val="3208AEBE"/>
    <w:rsid w:val="32147889"/>
    <w:rsid w:val="321532B7"/>
    <w:rsid w:val="32158BFD"/>
    <w:rsid w:val="321C3118"/>
    <w:rsid w:val="32254093"/>
    <w:rsid w:val="322D40F6"/>
    <w:rsid w:val="322F277E"/>
    <w:rsid w:val="32381204"/>
    <w:rsid w:val="3254A2D9"/>
    <w:rsid w:val="3257E588"/>
    <w:rsid w:val="32601154"/>
    <w:rsid w:val="3260353E"/>
    <w:rsid w:val="3260D2F0"/>
    <w:rsid w:val="326BB13A"/>
    <w:rsid w:val="32719379"/>
    <w:rsid w:val="3273624D"/>
    <w:rsid w:val="32784DF2"/>
    <w:rsid w:val="327A7B73"/>
    <w:rsid w:val="32897869"/>
    <w:rsid w:val="32960438"/>
    <w:rsid w:val="329CDBAB"/>
    <w:rsid w:val="329D662D"/>
    <w:rsid w:val="32A956F9"/>
    <w:rsid w:val="32B1E74E"/>
    <w:rsid w:val="32BA1656"/>
    <w:rsid w:val="32C98A6E"/>
    <w:rsid w:val="32D0CE72"/>
    <w:rsid w:val="32D148E9"/>
    <w:rsid w:val="32D669A2"/>
    <w:rsid w:val="32E0920E"/>
    <w:rsid w:val="32E8833F"/>
    <w:rsid w:val="32EC46A1"/>
    <w:rsid w:val="32F4BDD1"/>
    <w:rsid w:val="32F75A6B"/>
    <w:rsid w:val="33135C70"/>
    <w:rsid w:val="331534E9"/>
    <w:rsid w:val="33220D32"/>
    <w:rsid w:val="33274742"/>
    <w:rsid w:val="334EFB0A"/>
    <w:rsid w:val="33536069"/>
    <w:rsid w:val="336A9EC4"/>
    <w:rsid w:val="3379F8E6"/>
    <w:rsid w:val="33878FCB"/>
    <w:rsid w:val="338B0609"/>
    <w:rsid w:val="33954C9B"/>
    <w:rsid w:val="3397CC0D"/>
    <w:rsid w:val="339A7522"/>
    <w:rsid w:val="339AC348"/>
    <w:rsid w:val="339DC566"/>
    <w:rsid w:val="33A730C1"/>
    <w:rsid w:val="33A809DC"/>
    <w:rsid w:val="33AD76B5"/>
    <w:rsid w:val="33B446C3"/>
    <w:rsid w:val="33B7E3AA"/>
    <w:rsid w:val="33B9FCDF"/>
    <w:rsid w:val="33C4BC83"/>
    <w:rsid w:val="33CBD74D"/>
    <w:rsid w:val="33D68EC7"/>
    <w:rsid w:val="33F453DC"/>
    <w:rsid w:val="33FD6F73"/>
    <w:rsid w:val="3403DC5B"/>
    <w:rsid w:val="34077201"/>
    <w:rsid w:val="340F32AE"/>
    <w:rsid w:val="340F5D2C"/>
    <w:rsid w:val="341CFE6B"/>
    <w:rsid w:val="3423074A"/>
    <w:rsid w:val="3427DA7C"/>
    <w:rsid w:val="343551A0"/>
    <w:rsid w:val="34521D9A"/>
    <w:rsid w:val="34630AF6"/>
    <w:rsid w:val="346A1AA7"/>
    <w:rsid w:val="3473A64B"/>
    <w:rsid w:val="34769661"/>
    <w:rsid w:val="348D79B1"/>
    <w:rsid w:val="3493DF49"/>
    <w:rsid w:val="34941C6F"/>
    <w:rsid w:val="349D68A0"/>
    <w:rsid w:val="34AD7582"/>
    <w:rsid w:val="34BC5B19"/>
    <w:rsid w:val="34BDA2EC"/>
    <w:rsid w:val="34C39EEC"/>
    <w:rsid w:val="34CCB148"/>
    <w:rsid w:val="34DE6695"/>
    <w:rsid w:val="34E4C5EC"/>
    <w:rsid w:val="34ED5A95"/>
    <w:rsid w:val="34F0CD1D"/>
    <w:rsid w:val="34F4DFE4"/>
    <w:rsid w:val="34FA5BF4"/>
    <w:rsid w:val="3511CFE5"/>
    <w:rsid w:val="3525861E"/>
    <w:rsid w:val="35274F64"/>
    <w:rsid w:val="353FE548"/>
    <w:rsid w:val="354EBD6F"/>
    <w:rsid w:val="3551E7EA"/>
    <w:rsid w:val="3555063F"/>
    <w:rsid w:val="355582F0"/>
    <w:rsid w:val="355D6B34"/>
    <w:rsid w:val="355E0008"/>
    <w:rsid w:val="355E46EE"/>
    <w:rsid w:val="356381F1"/>
    <w:rsid w:val="35702A91"/>
    <w:rsid w:val="3574519F"/>
    <w:rsid w:val="3576118C"/>
    <w:rsid w:val="3578A224"/>
    <w:rsid w:val="35821CCB"/>
    <w:rsid w:val="3595F6FB"/>
    <w:rsid w:val="359C75CA"/>
    <w:rsid w:val="359CCF7F"/>
    <w:rsid w:val="35A211BD"/>
    <w:rsid w:val="35AAA8AC"/>
    <w:rsid w:val="35B70DCB"/>
    <w:rsid w:val="35BED7AB"/>
    <w:rsid w:val="35CA250C"/>
    <w:rsid w:val="35D37EA3"/>
    <w:rsid w:val="35D6B74B"/>
    <w:rsid w:val="35E860D5"/>
    <w:rsid w:val="35F6CADD"/>
    <w:rsid w:val="360057A1"/>
    <w:rsid w:val="3602E972"/>
    <w:rsid w:val="36049A6E"/>
    <w:rsid w:val="361CD26E"/>
    <w:rsid w:val="361FA621"/>
    <w:rsid w:val="362FAFAA"/>
    <w:rsid w:val="3637F5A6"/>
    <w:rsid w:val="36387E2C"/>
    <w:rsid w:val="3652D119"/>
    <w:rsid w:val="365CD4A2"/>
    <w:rsid w:val="365F8311"/>
    <w:rsid w:val="3667AF62"/>
    <w:rsid w:val="3667CFE2"/>
    <w:rsid w:val="366B2F37"/>
    <w:rsid w:val="3675CA95"/>
    <w:rsid w:val="367B652F"/>
    <w:rsid w:val="36899620"/>
    <w:rsid w:val="36931B25"/>
    <w:rsid w:val="3695C48E"/>
    <w:rsid w:val="36AAF6E0"/>
    <w:rsid w:val="36B24BF3"/>
    <w:rsid w:val="36C10198"/>
    <w:rsid w:val="36C167ED"/>
    <w:rsid w:val="36C41823"/>
    <w:rsid w:val="36C4C6CF"/>
    <w:rsid w:val="36CADAB6"/>
    <w:rsid w:val="36EA8DD0"/>
    <w:rsid w:val="36ED9351"/>
    <w:rsid w:val="3706B198"/>
    <w:rsid w:val="370A204D"/>
    <w:rsid w:val="370A2B17"/>
    <w:rsid w:val="370D6825"/>
    <w:rsid w:val="371CB906"/>
    <w:rsid w:val="37212486"/>
    <w:rsid w:val="372469B5"/>
    <w:rsid w:val="37338277"/>
    <w:rsid w:val="3733DF17"/>
    <w:rsid w:val="37345288"/>
    <w:rsid w:val="3762B199"/>
    <w:rsid w:val="376795FA"/>
    <w:rsid w:val="376B37FA"/>
    <w:rsid w:val="37728936"/>
    <w:rsid w:val="3778526B"/>
    <w:rsid w:val="3778F070"/>
    <w:rsid w:val="3780648E"/>
    <w:rsid w:val="3786588E"/>
    <w:rsid w:val="378CAF46"/>
    <w:rsid w:val="378E68FF"/>
    <w:rsid w:val="379C23CC"/>
    <w:rsid w:val="37A303EA"/>
    <w:rsid w:val="37A3F7CE"/>
    <w:rsid w:val="37AB029B"/>
    <w:rsid w:val="37AC22BD"/>
    <w:rsid w:val="37AED0D8"/>
    <w:rsid w:val="37CDBB56"/>
    <w:rsid w:val="37D31301"/>
    <w:rsid w:val="37DB137B"/>
    <w:rsid w:val="37E45276"/>
    <w:rsid w:val="37FABE5A"/>
    <w:rsid w:val="37FEC96A"/>
    <w:rsid w:val="38072CA1"/>
    <w:rsid w:val="3809ECE0"/>
    <w:rsid w:val="380BFFB1"/>
    <w:rsid w:val="380CF4E0"/>
    <w:rsid w:val="38119AF6"/>
    <w:rsid w:val="38164231"/>
    <w:rsid w:val="38167AFF"/>
    <w:rsid w:val="381CFB42"/>
    <w:rsid w:val="381E096F"/>
    <w:rsid w:val="382BA62D"/>
    <w:rsid w:val="382F09EC"/>
    <w:rsid w:val="383A191F"/>
    <w:rsid w:val="384142D2"/>
    <w:rsid w:val="38433732"/>
    <w:rsid w:val="3858C7CF"/>
    <w:rsid w:val="38609B37"/>
    <w:rsid w:val="386D2991"/>
    <w:rsid w:val="38706B4A"/>
    <w:rsid w:val="387BF766"/>
    <w:rsid w:val="388612AB"/>
    <w:rsid w:val="388CB5D6"/>
    <w:rsid w:val="388ECEF0"/>
    <w:rsid w:val="38912E4C"/>
    <w:rsid w:val="3895BDE2"/>
    <w:rsid w:val="389E6D57"/>
    <w:rsid w:val="38AFD84F"/>
    <w:rsid w:val="38B370C9"/>
    <w:rsid w:val="38B4843A"/>
    <w:rsid w:val="38BFBF65"/>
    <w:rsid w:val="38D212BB"/>
    <w:rsid w:val="38D4F6BD"/>
    <w:rsid w:val="38DB0807"/>
    <w:rsid w:val="38E820E0"/>
    <w:rsid w:val="38F06227"/>
    <w:rsid w:val="38F2CAD8"/>
    <w:rsid w:val="38F728E6"/>
    <w:rsid w:val="38F8FF90"/>
    <w:rsid w:val="3907271B"/>
    <w:rsid w:val="3907506F"/>
    <w:rsid w:val="390F4596"/>
    <w:rsid w:val="39142AC3"/>
    <w:rsid w:val="3915F16E"/>
    <w:rsid w:val="392D6654"/>
    <w:rsid w:val="39329F4F"/>
    <w:rsid w:val="393DBF91"/>
    <w:rsid w:val="39427CEB"/>
    <w:rsid w:val="39472E5A"/>
    <w:rsid w:val="39523A62"/>
    <w:rsid w:val="39532A89"/>
    <w:rsid w:val="3956F8F0"/>
    <w:rsid w:val="39629965"/>
    <w:rsid w:val="396C4E26"/>
    <w:rsid w:val="396E1401"/>
    <w:rsid w:val="39779A31"/>
    <w:rsid w:val="397A8836"/>
    <w:rsid w:val="3984F13F"/>
    <w:rsid w:val="3987098D"/>
    <w:rsid w:val="39AC6C26"/>
    <w:rsid w:val="39AEB33D"/>
    <w:rsid w:val="39B272F2"/>
    <w:rsid w:val="39B62A97"/>
    <w:rsid w:val="39B6DDBA"/>
    <w:rsid w:val="39C6DD74"/>
    <w:rsid w:val="39CF6163"/>
    <w:rsid w:val="39CF8D32"/>
    <w:rsid w:val="39D6D9DD"/>
    <w:rsid w:val="39F8F5CF"/>
    <w:rsid w:val="3A028AD3"/>
    <w:rsid w:val="3A0FA6EF"/>
    <w:rsid w:val="3A10F564"/>
    <w:rsid w:val="3A174B60"/>
    <w:rsid w:val="3A222E92"/>
    <w:rsid w:val="3A285977"/>
    <w:rsid w:val="3A3073BD"/>
    <w:rsid w:val="3A30CB5B"/>
    <w:rsid w:val="3A331313"/>
    <w:rsid w:val="3A392093"/>
    <w:rsid w:val="3A3B84D9"/>
    <w:rsid w:val="3A42E96B"/>
    <w:rsid w:val="3A59BE80"/>
    <w:rsid w:val="3A5B3C32"/>
    <w:rsid w:val="3A5C3381"/>
    <w:rsid w:val="3A5E3144"/>
    <w:rsid w:val="3A636721"/>
    <w:rsid w:val="3A741BD6"/>
    <w:rsid w:val="3A844502"/>
    <w:rsid w:val="3A9610EF"/>
    <w:rsid w:val="3A980A6B"/>
    <w:rsid w:val="3AA49324"/>
    <w:rsid w:val="3AA98993"/>
    <w:rsid w:val="3AB67A36"/>
    <w:rsid w:val="3ABA9EFB"/>
    <w:rsid w:val="3AC27CD2"/>
    <w:rsid w:val="3ACAF858"/>
    <w:rsid w:val="3AD8812B"/>
    <w:rsid w:val="3AF39524"/>
    <w:rsid w:val="3AF98D94"/>
    <w:rsid w:val="3B00C1FA"/>
    <w:rsid w:val="3B06FA38"/>
    <w:rsid w:val="3B0A8566"/>
    <w:rsid w:val="3B1DDE10"/>
    <w:rsid w:val="3B219436"/>
    <w:rsid w:val="3B249B14"/>
    <w:rsid w:val="3B24C3E4"/>
    <w:rsid w:val="3B2D85C9"/>
    <w:rsid w:val="3B315571"/>
    <w:rsid w:val="3B323916"/>
    <w:rsid w:val="3B3418FB"/>
    <w:rsid w:val="3B35C352"/>
    <w:rsid w:val="3B3B78E4"/>
    <w:rsid w:val="3B42A13E"/>
    <w:rsid w:val="3B50DB72"/>
    <w:rsid w:val="3B52D3B0"/>
    <w:rsid w:val="3B5F1766"/>
    <w:rsid w:val="3B683F71"/>
    <w:rsid w:val="3B7429D9"/>
    <w:rsid w:val="3B89335F"/>
    <w:rsid w:val="3B93BE73"/>
    <w:rsid w:val="3B94C4D6"/>
    <w:rsid w:val="3B980D80"/>
    <w:rsid w:val="3BAB9C17"/>
    <w:rsid w:val="3BB326AD"/>
    <w:rsid w:val="3BB41D65"/>
    <w:rsid w:val="3BC070BC"/>
    <w:rsid w:val="3BC1EC87"/>
    <w:rsid w:val="3BCB50BF"/>
    <w:rsid w:val="3BD0D983"/>
    <w:rsid w:val="3BD650FC"/>
    <w:rsid w:val="3BF5ADB2"/>
    <w:rsid w:val="3BF829B7"/>
    <w:rsid w:val="3BFFFAAA"/>
    <w:rsid w:val="3C0453E5"/>
    <w:rsid w:val="3C0585C8"/>
    <w:rsid w:val="3C081E97"/>
    <w:rsid w:val="3C241562"/>
    <w:rsid w:val="3C293AB0"/>
    <w:rsid w:val="3C2F1556"/>
    <w:rsid w:val="3C3065EC"/>
    <w:rsid w:val="3C3181A7"/>
    <w:rsid w:val="3C391579"/>
    <w:rsid w:val="3C40947A"/>
    <w:rsid w:val="3C41A8CA"/>
    <w:rsid w:val="3C576F46"/>
    <w:rsid w:val="3C69D792"/>
    <w:rsid w:val="3C879D72"/>
    <w:rsid w:val="3C960352"/>
    <w:rsid w:val="3C96C2F7"/>
    <w:rsid w:val="3CAE63F7"/>
    <w:rsid w:val="3CB74260"/>
    <w:rsid w:val="3CB8F48B"/>
    <w:rsid w:val="3CBCE602"/>
    <w:rsid w:val="3CDA11DF"/>
    <w:rsid w:val="3CDF3257"/>
    <w:rsid w:val="3CE81E89"/>
    <w:rsid w:val="3CEB0211"/>
    <w:rsid w:val="3CEF2357"/>
    <w:rsid w:val="3CF40B79"/>
    <w:rsid w:val="3CF4A511"/>
    <w:rsid w:val="3CF65DFD"/>
    <w:rsid w:val="3CF99C41"/>
    <w:rsid w:val="3D05BF3D"/>
    <w:rsid w:val="3D092A4E"/>
    <w:rsid w:val="3D0E15DF"/>
    <w:rsid w:val="3D160EC6"/>
    <w:rsid w:val="3D1ED77B"/>
    <w:rsid w:val="3D1FB682"/>
    <w:rsid w:val="3D260CBA"/>
    <w:rsid w:val="3D27B82C"/>
    <w:rsid w:val="3D36D35A"/>
    <w:rsid w:val="3D3E61AE"/>
    <w:rsid w:val="3D4232EE"/>
    <w:rsid w:val="3D44AB72"/>
    <w:rsid w:val="3D4747B1"/>
    <w:rsid w:val="3D4F2AD5"/>
    <w:rsid w:val="3D6A96EF"/>
    <w:rsid w:val="3D74310A"/>
    <w:rsid w:val="3D77389A"/>
    <w:rsid w:val="3D8362ED"/>
    <w:rsid w:val="3D8CC46A"/>
    <w:rsid w:val="3D94ACBB"/>
    <w:rsid w:val="3D9649B1"/>
    <w:rsid w:val="3D9B0B4D"/>
    <w:rsid w:val="3D9BE1AA"/>
    <w:rsid w:val="3DA46785"/>
    <w:rsid w:val="3DAA46DD"/>
    <w:rsid w:val="3DC33531"/>
    <w:rsid w:val="3DC67B4C"/>
    <w:rsid w:val="3DC79792"/>
    <w:rsid w:val="3DCF053B"/>
    <w:rsid w:val="3DE76A3D"/>
    <w:rsid w:val="3E06EB1B"/>
    <w:rsid w:val="3E0F8E63"/>
    <w:rsid w:val="3E140BEE"/>
    <w:rsid w:val="3E19FDEF"/>
    <w:rsid w:val="3E25E205"/>
    <w:rsid w:val="3E278E37"/>
    <w:rsid w:val="3E2A4F29"/>
    <w:rsid w:val="3E347A84"/>
    <w:rsid w:val="3E474FD9"/>
    <w:rsid w:val="3E5076B1"/>
    <w:rsid w:val="3E566119"/>
    <w:rsid w:val="3E5AB995"/>
    <w:rsid w:val="3E6195F1"/>
    <w:rsid w:val="3E6EFDE5"/>
    <w:rsid w:val="3E7735CA"/>
    <w:rsid w:val="3E7F033D"/>
    <w:rsid w:val="3E85B7AA"/>
    <w:rsid w:val="3E86E0BA"/>
    <w:rsid w:val="3E8B31D9"/>
    <w:rsid w:val="3E8FB899"/>
    <w:rsid w:val="3E9CE068"/>
    <w:rsid w:val="3EC6BB4E"/>
    <w:rsid w:val="3EDBDFD5"/>
    <w:rsid w:val="3EDCA6D8"/>
    <w:rsid w:val="3EED1766"/>
    <w:rsid w:val="3EF06624"/>
    <w:rsid w:val="3EFBF75A"/>
    <w:rsid w:val="3EFC505A"/>
    <w:rsid w:val="3F00E810"/>
    <w:rsid w:val="3F1189E4"/>
    <w:rsid w:val="3F18DCD1"/>
    <w:rsid w:val="3F21C94C"/>
    <w:rsid w:val="3F231026"/>
    <w:rsid w:val="3F2D744D"/>
    <w:rsid w:val="3F32246C"/>
    <w:rsid w:val="3F3447A9"/>
    <w:rsid w:val="3F376B37"/>
    <w:rsid w:val="3F38D822"/>
    <w:rsid w:val="3F40DA52"/>
    <w:rsid w:val="3F638A2C"/>
    <w:rsid w:val="3F88C921"/>
    <w:rsid w:val="3F934803"/>
    <w:rsid w:val="3F9E9A0A"/>
    <w:rsid w:val="3FB73617"/>
    <w:rsid w:val="3FBC8CAA"/>
    <w:rsid w:val="3FBD5937"/>
    <w:rsid w:val="3FCC78F6"/>
    <w:rsid w:val="3FCCB995"/>
    <w:rsid w:val="3FD2B825"/>
    <w:rsid w:val="3FF67844"/>
    <w:rsid w:val="3FF69CBE"/>
    <w:rsid w:val="400988BE"/>
    <w:rsid w:val="400D11DE"/>
    <w:rsid w:val="4011B2A1"/>
    <w:rsid w:val="402E9B47"/>
    <w:rsid w:val="4034F999"/>
    <w:rsid w:val="403DE392"/>
    <w:rsid w:val="404DB970"/>
    <w:rsid w:val="406D099B"/>
    <w:rsid w:val="4076DD82"/>
    <w:rsid w:val="408A677B"/>
    <w:rsid w:val="40A71CCF"/>
    <w:rsid w:val="40A8F6F5"/>
    <w:rsid w:val="40B08D88"/>
    <w:rsid w:val="40BC15FE"/>
    <w:rsid w:val="40CC3986"/>
    <w:rsid w:val="40E00830"/>
    <w:rsid w:val="40E8BB97"/>
    <w:rsid w:val="40E8BF71"/>
    <w:rsid w:val="40F95917"/>
    <w:rsid w:val="40FAAC4B"/>
    <w:rsid w:val="40FCDC92"/>
    <w:rsid w:val="40FE5F63"/>
    <w:rsid w:val="41059FF9"/>
    <w:rsid w:val="410D89E3"/>
    <w:rsid w:val="4118BA50"/>
    <w:rsid w:val="413C103B"/>
    <w:rsid w:val="413DC3AF"/>
    <w:rsid w:val="41400087"/>
    <w:rsid w:val="415502C6"/>
    <w:rsid w:val="415742B1"/>
    <w:rsid w:val="41578066"/>
    <w:rsid w:val="415E8A18"/>
    <w:rsid w:val="4160A101"/>
    <w:rsid w:val="4162E2AB"/>
    <w:rsid w:val="416AC42E"/>
    <w:rsid w:val="4184471B"/>
    <w:rsid w:val="418782FA"/>
    <w:rsid w:val="41881AF9"/>
    <w:rsid w:val="41960F85"/>
    <w:rsid w:val="41A72A38"/>
    <w:rsid w:val="41A99BFB"/>
    <w:rsid w:val="41AB6AAF"/>
    <w:rsid w:val="41AB935D"/>
    <w:rsid w:val="41B89DC2"/>
    <w:rsid w:val="41D07D67"/>
    <w:rsid w:val="41D0C9FA"/>
    <w:rsid w:val="41D8A078"/>
    <w:rsid w:val="41DE8CD8"/>
    <w:rsid w:val="420D7888"/>
    <w:rsid w:val="420E3947"/>
    <w:rsid w:val="4228A836"/>
    <w:rsid w:val="422F7BE9"/>
    <w:rsid w:val="42328DF8"/>
    <w:rsid w:val="42561BBB"/>
    <w:rsid w:val="4258B8AA"/>
    <w:rsid w:val="425A5CFD"/>
    <w:rsid w:val="425E80D3"/>
    <w:rsid w:val="4260A750"/>
    <w:rsid w:val="42632E43"/>
    <w:rsid w:val="42638AF6"/>
    <w:rsid w:val="427BD891"/>
    <w:rsid w:val="428CDC84"/>
    <w:rsid w:val="428DD86C"/>
    <w:rsid w:val="429181F6"/>
    <w:rsid w:val="42994A40"/>
    <w:rsid w:val="42B65A6A"/>
    <w:rsid w:val="42BAED39"/>
    <w:rsid w:val="42DBE56F"/>
    <w:rsid w:val="42DCEB11"/>
    <w:rsid w:val="42DD206E"/>
    <w:rsid w:val="42E15CB8"/>
    <w:rsid w:val="42E63E5D"/>
    <w:rsid w:val="42EBE8E1"/>
    <w:rsid w:val="42F24991"/>
    <w:rsid w:val="4304BBEA"/>
    <w:rsid w:val="4306948F"/>
    <w:rsid w:val="430EA08E"/>
    <w:rsid w:val="4313F6BE"/>
    <w:rsid w:val="4320DD8B"/>
    <w:rsid w:val="43276D8A"/>
    <w:rsid w:val="432BFAFE"/>
    <w:rsid w:val="432C8C2D"/>
    <w:rsid w:val="433F1F5B"/>
    <w:rsid w:val="4342C4FA"/>
    <w:rsid w:val="434BDDA0"/>
    <w:rsid w:val="435BB6F8"/>
    <w:rsid w:val="438232C8"/>
    <w:rsid w:val="438D45C7"/>
    <w:rsid w:val="439D60D8"/>
    <w:rsid w:val="439E4D52"/>
    <w:rsid w:val="439E7606"/>
    <w:rsid w:val="43A119CC"/>
    <w:rsid w:val="43A4555A"/>
    <w:rsid w:val="43B01665"/>
    <w:rsid w:val="43CD4AC0"/>
    <w:rsid w:val="43E00B3F"/>
    <w:rsid w:val="43F269FC"/>
    <w:rsid w:val="43FA80AC"/>
    <w:rsid w:val="43FB0A38"/>
    <w:rsid w:val="4407B8CC"/>
    <w:rsid w:val="4415C01B"/>
    <w:rsid w:val="441F16BE"/>
    <w:rsid w:val="441F53F7"/>
    <w:rsid w:val="443ED237"/>
    <w:rsid w:val="44400245"/>
    <w:rsid w:val="4472E8E6"/>
    <w:rsid w:val="44888082"/>
    <w:rsid w:val="448C7F74"/>
    <w:rsid w:val="449962D6"/>
    <w:rsid w:val="44A1FA05"/>
    <w:rsid w:val="44A31131"/>
    <w:rsid w:val="44A443DD"/>
    <w:rsid w:val="44A53C4A"/>
    <w:rsid w:val="44B143A9"/>
    <w:rsid w:val="44B5EE3D"/>
    <w:rsid w:val="44B93ABF"/>
    <w:rsid w:val="44B967DA"/>
    <w:rsid w:val="44C5448A"/>
    <w:rsid w:val="44C7D4C3"/>
    <w:rsid w:val="44DE0A0B"/>
    <w:rsid w:val="44DE955B"/>
    <w:rsid w:val="44FD9F3F"/>
    <w:rsid w:val="45029913"/>
    <w:rsid w:val="4507C900"/>
    <w:rsid w:val="45098D93"/>
    <w:rsid w:val="450A2C4F"/>
    <w:rsid w:val="45103233"/>
    <w:rsid w:val="45163608"/>
    <w:rsid w:val="451BAE36"/>
    <w:rsid w:val="451E31A0"/>
    <w:rsid w:val="45341AD0"/>
    <w:rsid w:val="453BA2EB"/>
    <w:rsid w:val="454D42D1"/>
    <w:rsid w:val="456FEE90"/>
    <w:rsid w:val="4571C06D"/>
    <w:rsid w:val="458EEC07"/>
    <w:rsid w:val="4594C77B"/>
    <w:rsid w:val="4596F20D"/>
    <w:rsid w:val="45A52A9F"/>
    <w:rsid w:val="45B5BCD2"/>
    <w:rsid w:val="45B5C366"/>
    <w:rsid w:val="45B7190E"/>
    <w:rsid w:val="45B88349"/>
    <w:rsid w:val="45C74CFC"/>
    <w:rsid w:val="45DE83BA"/>
    <w:rsid w:val="45E46477"/>
    <w:rsid w:val="45E59F5D"/>
    <w:rsid w:val="45F200DD"/>
    <w:rsid w:val="45FAE692"/>
    <w:rsid w:val="460034FE"/>
    <w:rsid w:val="4610249C"/>
    <w:rsid w:val="461926F3"/>
    <w:rsid w:val="461A83D1"/>
    <w:rsid w:val="461AE673"/>
    <w:rsid w:val="461E99FE"/>
    <w:rsid w:val="462047D4"/>
    <w:rsid w:val="462DD9DD"/>
    <w:rsid w:val="462EBB17"/>
    <w:rsid w:val="4634059E"/>
    <w:rsid w:val="4634989D"/>
    <w:rsid w:val="4655D7A1"/>
    <w:rsid w:val="46662DC3"/>
    <w:rsid w:val="466B17EC"/>
    <w:rsid w:val="466BC330"/>
    <w:rsid w:val="468E267D"/>
    <w:rsid w:val="468F3AE2"/>
    <w:rsid w:val="46902FFC"/>
    <w:rsid w:val="4698C4D0"/>
    <w:rsid w:val="469922B3"/>
    <w:rsid w:val="469B784E"/>
    <w:rsid w:val="469E622E"/>
    <w:rsid w:val="46A0A243"/>
    <w:rsid w:val="46A55DF4"/>
    <w:rsid w:val="46B625C1"/>
    <w:rsid w:val="46C0F739"/>
    <w:rsid w:val="46DDD9FA"/>
    <w:rsid w:val="46E369A0"/>
    <w:rsid w:val="46E4FD37"/>
    <w:rsid w:val="46E59501"/>
    <w:rsid w:val="46F18AC5"/>
    <w:rsid w:val="46F4ECB2"/>
    <w:rsid w:val="471560CC"/>
    <w:rsid w:val="47360F91"/>
    <w:rsid w:val="4736E997"/>
    <w:rsid w:val="473ACA56"/>
    <w:rsid w:val="474346D2"/>
    <w:rsid w:val="4744ECC3"/>
    <w:rsid w:val="474F55F7"/>
    <w:rsid w:val="47567E04"/>
    <w:rsid w:val="477533D3"/>
    <w:rsid w:val="477C5A63"/>
    <w:rsid w:val="4782D7D3"/>
    <w:rsid w:val="4789E080"/>
    <w:rsid w:val="478A0831"/>
    <w:rsid w:val="4791CBFE"/>
    <w:rsid w:val="479A0ABC"/>
    <w:rsid w:val="47A09251"/>
    <w:rsid w:val="47A17E57"/>
    <w:rsid w:val="47A78C84"/>
    <w:rsid w:val="47A7DB00"/>
    <w:rsid w:val="47AA4332"/>
    <w:rsid w:val="47BD35A6"/>
    <w:rsid w:val="47C127FA"/>
    <w:rsid w:val="47C1A694"/>
    <w:rsid w:val="47C49F81"/>
    <w:rsid w:val="47C6BA84"/>
    <w:rsid w:val="47CE707D"/>
    <w:rsid w:val="482C65FB"/>
    <w:rsid w:val="48312510"/>
    <w:rsid w:val="4833B696"/>
    <w:rsid w:val="483E7920"/>
    <w:rsid w:val="4841094B"/>
    <w:rsid w:val="485CA3AB"/>
    <w:rsid w:val="48652BD3"/>
    <w:rsid w:val="486C2DA4"/>
    <w:rsid w:val="486E069B"/>
    <w:rsid w:val="48747FE2"/>
    <w:rsid w:val="48A90B13"/>
    <w:rsid w:val="48CAC831"/>
    <w:rsid w:val="48DD22CC"/>
    <w:rsid w:val="48DF073D"/>
    <w:rsid w:val="48EB2D93"/>
    <w:rsid w:val="48EDCC74"/>
    <w:rsid w:val="48F12949"/>
    <w:rsid w:val="48F297A4"/>
    <w:rsid w:val="48FC94D4"/>
    <w:rsid w:val="4903A25B"/>
    <w:rsid w:val="49058FD8"/>
    <w:rsid w:val="491B41CA"/>
    <w:rsid w:val="493D77BF"/>
    <w:rsid w:val="494AEF90"/>
    <w:rsid w:val="49590607"/>
    <w:rsid w:val="4969CF41"/>
    <w:rsid w:val="496B1B48"/>
    <w:rsid w:val="4975D613"/>
    <w:rsid w:val="498EB818"/>
    <w:rsid w:val="4994E17B"/>
    <w:rsid w:val="49A194B2"/>
    <w:rsid w:val="49A6E5B9"/>
    <w:rsid w:val="49A9DF3F"/>
    <w:rsid w:val="49B736C3"/>
    <w:rsid w:val="49B8F3C3"/>
    <w:rsid w:val="49BBD1DF"/>
    <w:rsid w:val="49E64777"/>
    <w:rsid w:val="49EB8610"/>
    <w:rsid w:val="49EBF9B5"/>
    <w:rsid w:val="49EDB551"/>
    <w:rsid w:val="49F25653"/>
    <w:rsid w:val="49F3CAF2"/>
    <w:rsid w:val="49FC66F5"/>
    <w:rsid w:val="4A078BF3"/>
    <w:rsid w:val="4A0C68CD"/>
    <w:rsid w:val="4A0CF976"/>
    <w:rsid w:val="4A163972"/>
    <w:rsid w:val="4A2D41DE"/>
    <w:rsid w:val="4A390EB4"/>
    <w:rsid w:val="4A3C9345"/>
    <w:rsid w:val="4A536E07"/>
    <w:rsid w:val="4A592CA2"/>
    <w:rsid w:val="4A6C242D"/>
    <w:rsid w:val="4A72CC0F"/>
    <w:rsid w:val="4A916DF9"/>
    <w:rsid w:val="4A9B5597"/>
    <w:rsid w:val="4A9D81E4"/>
    <w:rsid w:val="4A9F3219"/>
    <w:rsid w:val="4AA17321"/>
    <w:rsid w:val="4AA8AF46"/>
    <w:rsid w:val="4AB62784"/>
    <w:rsid w:val="4AB8BB2D"/>
    <w:rsid w:val="4AC00B06"/>
    <w:rsid w:val="4ADD9100"/>
    <w:rsid w:val="4ADEAD03"/>
    <w:rsid w:val="4AF0DF9B"/>
    <w:rsid w:val="4AF92547"/>
    <w:rsid w:val="4B13585A"/>
    <w:rsid w:val="4B1B8158"/>
    <w:rsid w:val="4B31BCF3"/>
    <w:rsid w:val="4B34B856"/>
    <w:rsid w:val="4B3F16FD"/>
    <w:rsid w:val="4B42D362"/>
    <w:rsid w:val="4B44A06F"/>
    <w:rsid w:val="4B518985"/>
    <w:rsid w:val="4B555EC3"/>
    <w:rsid w:val="4B5C47E5"/>
    <w:rsid w:val="4B692A47"/>
    <w:rsid w:val="4B6F6266"/>
    <w:rsid w:val="4B72AD54"/>
    <w:rsid w:val="4B7894BC"/>
    <w:rsid w:val="4B80BF25"/>
    <w:rsid w:val="4B86CF4F"/>
    <w:rsid w:val="4B8B7A1E"/>
    <w:rsid w:val="4B96BB98"/>
    <w:rsid w:val="4B9CDA43"/>
    <w:rsid w:val="4BA3E61C"/>
    <w:rsid w:val="4BB079D3"/>
    <w:rsid w:val="4BBCCB85"/>
    <w:rsid w:val="4BCAD471"/>
    <w:rsid w:val="4BDBED95"/>
    <w:rsid w:val="4BE524FC"/>
    <w:rsid w:val="4BF09887"/>
    <w:rsid w:val="4C00DC78"/>
    <w:rsid w:val="4C10511C"/>
    <w:rsid w:val="4C12CABB"/>
    <w:rsid w:val="4C1F5D5A"/>
    <w:rsid w:val="4C2A3B93"/>
    <w:rsid w:val="4C2E7245"/>
    <w:rsid w:val="4C323AAC"/>
    <w:rsid w:val="4C34D80E"/>
    <w:rsid w:val="4C35EFC1"/>
    <w:rsid w:val="4C40670B"/>
    <w:rsid w:val="4C45325A"/>
    <w:rsid w:val="4C49418B"/>
    <w:rsid w:val="4C4EF976"/>
    <w:rsid w:val="4C549DC6"/>
    <w:rsid w:val="4C5A3268"/>
    <w:rsid w:val="4C5BEB8E"/>
    <w:rsid w:val="4C5E9CC6"/>
    <w:rsid w:val="4C761D63"/>
    <w:rsid w:val="4C8A87D1"/>
    <w:rsid w:val="4C9C35B0"/>
    <w:rsid w:val="4CA7E1A1"/>
    <w:rsid w:val="4CA9441E"/>
    <w:rsid w:val="4CB8CD8B"/>
    <w:rsid w:val="4CC125CB"/>
    <w:rsid w:val="4CC428B3"/>
    <w:rsid w:val="4CD0566F"/>
    <w:rsid w:val="4CE00C0D"/>
    <w:rsid w:val="4CE93FF9"/>
    <w:rsid w:val="4CF7BCF4"/>
    <w:rsid w:val="4CFA62D9"/>
    <w:rsid w:val="4D01DB8D"/>
    <w:rsid w:val="4D0E4886"/>
    <w:rsid w:val="4D2056DB"/>
    <w:rsid w:val="4D2879AD"/>
    <w:rsid w:val="4D2C8BEF"/>
    <w:rsid w:val="4D33FDA8"/>
    <w:rsid w:val="4D373E43"/>
    <w:rsid w:val="4D53702B"/>
    <w:rsid w:val="4D612487"/>
    <w:rsid w:val="4D6130E9"/>
    <w:rsid w:val="4D64F6B0"/>
    <w:rsid w:val="4D675B6F"/>
    <w:rsid w:val="4D6C599B"/>
    <w:rsid w:val="4D7A48EA"/>
    <w:rsid w:val="4D86BD9B"/>
    <w:rsid w:val="4D8732A5"/>
    <w:rsid w:val="4D90CFB0"/>
    <w:rsid w:val="4D92027A"/>
    <w:rsid w:val="4D9435F5"/>
    <w:rsid w:val="4D9C10C5"/>
    <w:rsid w:val="4D9CA5CD"/>
    <w:rsid w:val="4DA4ECAC"/>
    <w:rsid w:val="4DB3621D"/>
    <w:rsid w:val="4DC5422E"/>
    <w:rsid w:val="4DCB4B17"/>
    <w:rsid w:val="4DE5F36E"/>
    <w:rsid w:val="4DE6B324"/>
    <w:rsid w:val="4DF94DE4"/>
    <w:rsid w:val="4DF9A56E"/>
    <w:rsid w:val="4E0864F3"/>
    <w:rsid w:val="4E0B069E"/>
    <w:rsid w:val="4E0BAE10"/>
    <w:rsid w:val="4E131AFE"/>
    <w:rsid w:val="4E172A45"/>
    <w:rsid w:val="4E219B9E"/>
    <w:rsid w:val="4E336A93"/>
    <w:rsid w:val="4E36D721"/>
    <w:rsid w:val="4E39147E"/>
    <w:rsid w:val="4E3AE68C"/>
    <w:rsid w:val="4E3C3AAF"/>
    <w:rsid w:val="4E4A577B"/>
    <w:rsid w:val="4E5D6C85"/>
    <w:rsid w:val="4E5D8925"/>
    <w:rsid w:val="4E65758A"/>
    <w:rsid w:val="4E669318"/>
    <w:rsid w:val="4E6DF20D"/>
    <w:rsid w:val="4E7108A6"/>
    <w:rsid w:val="4E71A54A"/>
    <w:rsid w:val="4E73F2D8"/>
    <w:rsid w:val="4E82DF82"/>
    <w:rsid w:val="4E98A454"/>
    <w:rsid w:val="4E9CFF42"/>
    <w:rsid w:val="4EA5BB58"/>
    <w:rsid w:val="4EA9E3FF"/>
    <w:rsid w:val="4EAC3B94"/>
    <w:rsid w:val="4EB93A22"/>
    <w:rsid w:val="4EC460C4"/>
    <w:rsid w:val="4ED7B817"/>
    <w:rsid w:val="4ED8D9D4"/>
    <w:rsid w:val="4EE0463B"/>
    <w:rsid w:val="4EE210BC"/>
    <w:rsid w:val="4EEB0DAB"/>
    <w:rsid w:val="4EF68B92"/>
    <w:rsid w:val="4F100468"/>
    <w:rsid w:val="4F242C2B"/>
    <w:rsid w:val="4F448544"/>
    <w:rsid w:val="4F492D05"/>
    <w:rsid w:val="4F4C5B78"/>
    <w:rsid w:val="4F4DDE75"/>
    <w:rsid w:val="4F5317CF"/>
    <w:rsid w:val="4F53FDC2"/>
    <w:rsid w:val="4F570BB9"/>
    <w:rsid w:val="4F58D914"/>
    <w:rsid w:val="4F5F954D"/>
    <w:rsid w:val="4F6047EF"/>
    <w:rsid w:val="4F7357A0"/>
    <w:rsid w:val="4F760DC5"/>
    <w:rsid w:val="4F7AB750"/>
    <w:rsid w:val="4F7FC8FD"/>
    <w:rsid w:val="4F9B5679"/>
    <w:rsid w:val="4FA1CF43"/>
    <w:rsid w:val="4FB657EC"/>
    <w:rsid w:val="4FBA873D"/>
    <w:rsid w:val="4FBAA53C"/>
    <w:rsid w:val="4FC372A8"/>
    <w:rsid w:val="4FC47A51"/>
    <w:rsid w:val="4FCF9BCB"/>
    <w:rsid w:val="4FD12FDE"/>
    <w:rsid w:val="4FE10A46"/>
    <w:rsid w:val="501DFE2D"/>
    <w:rsid w:val="502A99FE"/>
    <w:rsid w:val="503409E5"/>
    <w:rsid w:val="50471D33"/>
    <w:rsid w:val="5052760D"/>
    <w:rsid w:val="507DBE58"/>
    <w:rsid w:val="507E3DF7"/>
    <w:rsid w:val="5081E2D4"/>
    <w:rsid w:val="508C9421"/>
    <w:rsid w:val="508CA616"/>
    <w:rsid w:val="50AE3C9A"/>
    <w:rsid w:val="50BB0E1C"/>
    <w:rsid w:val="50BB9A5D"/>
    <w:rsid w:val="50BC497C"/>
    <w:rsid w:val="50BD56F1"/>
    <w:rsid w:val="50E905E5"/>
    <w:rsid w:val="510065BF"/>
    <w:rsid w:val="5102438B"/>
    <w:rsid w:val="513D2D8C"/>
    <w:rsid w:val="513F2276"/>
    <w:rsid w:val="5141E2DF"/>
    <w:rsid w:val="5147F33B"/>
    <w:rsid w:val="51539C64"/>
    <w:rsid w:val="51552B58"/>
    <w:rsid w:val="515E0F4C"/>
    <w:rsid w:val="51659FEB"/>
    <w:rsid w:val="5177529F"/>
    <w:rsid w:val="51860F4F"/>
    <w:rsid w:val="519105AD"/>
    <w:rsid w:val="51934368"/>
    <w:rsid w:val="519F1E7F"/>
    <w:rsid w:val="51BEE180"/>
    <w:rsid w:val="51C26DCA"/>
    <w:rsid w:val="51CEC492"/>
    <w:rsid w:val="51D725D4"/>
    <w:rsid w:val="51F0FBB9"/>
    <w:rsid w:val="51FB0901"/>
    <w:rsid w:val="51FDC296"/>
    <w:rsid w:val="52018EEC"/>
    <w:rsid w:val="5201D513"/>
    <w:rsid w:val="52232FED"/>
    <w:rsid w:val="5223A9B7"/>
    <w:rsid w:val="522A4298"/>
    <w:rsid w:val="5233C472"/>
    <w:rsid w:val="523ED3FD"/>
    <w:rsid w:val="524B612F"/>
    <w:rsid w:val="524F92B0"/>
    <w:rsid w:val="5267F379"/>
    <w:rsid w:val="526EE99D"/>
    <w:rsid w:val="527D1733"/>
    <w:rsid w:val="52833A5E"/>
    <w:rsid w:val="52878C55"/>
    <w:rsid w:val="528A74C6"/>
    <w:rsid w:val="5291B49D"/>
    <w:rsid w:val="529E1E92"/>
    <w:rsid w:val="52A05BB1"/>
    <w:rsid w:val="52A18D86"/>
    <w:rsid w:val="52A81776"/>
    <w:rsid w:val="52B2460D"/>
    <w:rsid w:val="52BF47A6"/>
    <w:rsid w:val="52CD81E4"/>
    <w:rsid w:val="52D8A979"/>
    <w:rsid w:val="5307F430"/>
    <w:rsid w:val="53147DEC"/>
    <w:rsid w:val="531F0689"/>
    <w:rsid w:val="53232895"/>
    <w:rsid w:val="5323FB90"/>
    <w:rsid w:val="53331BE5"/>
    <w:rsid w:val="533763E8"/>
    <w:rsid w:val="533912CE"/>
    <w:rsid w:val="5350CE94"/>
    <w:rsid w:val="535565B8"/>
    <w:rsid w:val="53623AC0"/>
    <w:rsid w:val="5362943B"/>
    <w:rsid w:val="53651008"/>
    <w:rsid w:val="5375EFE7"/>
    <w:rsid w:val="5378B78E"/>
    <w:rsid w:val="53885FEC"/>
    <w:rsid w:val="53929E55"/>
    <w:rsid w:val="539E34F0"/>
    <w:rsid w:val="539EDD66"/>
    <w:rsid w:val="539EF134"/>
    <w:rsid w:val="53A2062A"/>
    <w:rsid w:val="53A32F7C"/>
    <w:rsid w:val="53A3E559"/>
    <w:rsid w:val="53B5833F"/>
    <w:rsid w:val="53C5245B"/>
    <w:rsid w:val="53D0169D"/>
    <w:rsid w:val="53DEBBA6"/>
    <w:rsid w:val="53E71EF9"/>
    <w:rsid w:val="53EC76A9"/>
    <w:rsid w:val="53EE0013"/>
    <w:rsid w:val="53EF8B71"/>
    <w:rsid w:val="53F0483B"/>
    <w:rsid w:val="53FBD486"/>
    <w:rsid w:val="5400ED0A"/>
    <w:rsid w:val="5405450A"/>
    <w:rsid w:val="5405B4A7"/>
    <w:rsid w:val="540CD925"/>
    <w:rsid w:val="541436AA"/>
    <w:rsid w:val="541C5651"/>
    <w:rsid w:val="541C658F"/>
    <w:rsid w:val="54214E19"/>
    <w:rsid w:val="5421B370"/>
    <w:rsid w:val="542663DC"/>
    <w:rsid w:val="54281677"/>
    <w:rsid w:val="542F2B10"/>
    <w:rsid w:val="542F85B9"/>
    <w:rsid w:val="5432210C"/>
    <w:rsid w:val="5439E44D"/>
    <w:rsid w:val="54455974"/>
    <w:rsid w:val="5449B61C"/>
    <w:rsid w:val="544DA0B4"/>
    <w:rsid w:val="544FA880"/>
    <w:rsid w:val="546BBE69"/>
    <w:rsid w:val="546F9C7D"/>
    <w:rsid w:val="5472705A"/>
    <w:rsid w:val="5474D853"/>
    <w:rsid w:val="547A1FD8"/>
    <w:rsid w:val="54BF35CB"/>
    <w:rsid w:val="54C9F839"/>
    <w:rsid w:val="54D5A02B"/>
    <w:rsid w:val="54D7F833"/>
    <w:rsid w:val="54F4AC9F"/>
    <w:rsid w:val="54F8A90A"/>
    <w:rsid w:val="54FB6838"/>
    <w:rsid w:val="54FF60B6"/>
    <w:rsid w:val="54FF9636"/>
    <w:rsid w:val="5501BCC1"/>
    <w:rsid w:val="55065E6E"/>
    <w:rsid w:val="55118DDA"/>
    <w:rsid w:val="5519A99F"/>
    <w:rsid w:val="552133B2"/>
    <w:rsid w:val="5523CCAC"/>
    <w:rsid w:val="5526F05B"/>
    <w:rsid w:val="552ACE8E"/>
    <w:rsid w:val="552E0CC7"/>
    <w:rsid w:val="55387526"/>
    <w:rsid w:val="553ADEF2"/>
    <w:rsid w:val="553CC725"/>
    <w:rsid w:val="553D92DD"/>
    <w:rsid w:val="553DD68B"/>
    <w:rsid w:val="5550A1CF"/>
    <w:rsid w:val="55604F47"/>
    <w:rsid w:val="55641818"/>
    <w:rsid w:val="5564765D"/>
    <w:rsid w:val="556EC0C8"/>
    <w:rsid w:val="556FCBDF"/>
    <w:rsid w:val="557F5EB6"/>
    <w:rsid w:val="557F76E5"/>
    <w:rsid w:val="558F67E8"/>
    <w:rsid w:val="559ABEEB"/>
    <w:rsid w:val="559B8064"/>
    <w:rsid w:val="55B457AC"/>
    <w:rsid w:val="55B4625D"/>
    <w:rsid w:val="55B4A57F"/>
    <w:rsid w:val="55B61977"/>
    <w:rsid w:val="55B9D140"/>
    <w:rsid w:val="55DB754D"/>
    <w:rsid w:val="55DEA9FA"/>
    <w:rsid w:val="55E9F8D4"/>
    <w:rsid w:val="55EC90A9"/>
    <w:rsid w:val="55ED9F8E"/>
    <w:rsid w:val="55EF892A"/>
    <w:rsid w:val="55F686D2"/>
    <w:rsid w:val="55F6F45C"/>
    <w:rsid w:val="5605627C"/>
    <w:rsid w:val="5608863E"/>
    <w:rsid w:val="5613EF65"/>
    <w:rsid w:val="5615F039"/>
    <w:rsid w:val="56183BBF"/>
    <w:rsid w:val="564731E1"/>
    <w:rsid w:val="5650C07D"/>
    <w:rsid w:val="56631C96"/>
    <w:rsid w:val="566DB798"/>
    <w:rsid w:val="567D07A2"/>
    <w:rsid w:val="569F0F84"/>
    <w:rsid w:val="56A6772E"/>
    <w:rsid w:val="56AB784D"/>
    <w:rsid w:val="56AC43E1"/>
    <w:rsid w:val="56B906A1"/>
    <w:rsid w:val="56C4F5F6"/>
    <w:rsid w:val="56D5DEBA"/>
    <w:rsid w:val="56DCFA9A"/>
    <w:rsid w:val="56DF967D"/>
    <w:rsid w:val="56E39E67"/>
    <w:rsid w:val="56ED3BF1"/>
    <w:rsid w:val="56EDC082"/>
    <w:rsid w:val="56EE047E"/>
    <w:rsid w:val="5704E0F9"/>
    <w:rsid w:val="570AC39E"/>
    <w:rsid w:val="5717F29D"/>
    <w:rsid w:val="571DD632"/>
    <w:rsid w:val="572817AC"/>
    <w:rsid w:val="5729A782"/>
    <w:rsid w:val="57370A61"/>
    <w:rsid w:val="573DEC5B"/>
    <w:rsid w:val="573DF66D"/>
    <w:rsid w:val="57469861"/>
    <w:rsid w:val="5748F443"/>
    <w:rsid w:val="5749D211"/>
    <w:rsid w:val="574B618B"/>
    <w:rsid w:val="5750EE2E"/>
    <w:rsid w:val="57588F40"/>
    <w:rsid w:val="576F6230"/>
    <w:rsid w:val="576FCC7E"/>
    <w:rsid w:val="577F1503"/>
    <w:rsid w:val="579F5FE2"/>
    <w:rsid w:val="57A27253"/>
    <w:rsid w:val="57A459AF"/>
    <w:rsid w:val="57A5A82C"/>
    <w:rsid w:val="57A5F69E"/>
    <w:rsid w:val="57ACB1B7"/>
    <w:rsid w:val="57AF553E"/>
    <w:rsid w:val="57B2753E"/>
    <w:rsid w:val="57C46CF3"/>
    <w:rsid w:val="57C4A9B4"/>
    <w:rsid w:val="57C7AD5F"/>
    <w:rsid w:val="57D4EE99"/>
    <w:rsid w:val="57D67CEE"/>
    <w:rsid w:val="57DDBA49"/>
    <w:rsid w:val="57DE4853"/>
    <w:rsid w:val="57E132A7"/>
    <w:rsid w:val="57E68CC8"/>
    <w:rsid w:val="57F3164B"/>
    <w:rsid w:val="57F7DA1A"/>
    <w:rsid w:val="57F9CD05"/>
    <w:rsid w:val="5803BD61"/>
    <w:rsid w:val="58089DCF"/>
    <w:rsid w:val="581106C5"/>
    <w:rsid w:val="5844119F"/>
    <w:rsid w:val="584CFAFD"/>
    <w:rsid w:val="58518535"/>
    <w:rsid w:val="585786AF"/>
    <w:rsid w:val="585E1515"/>
    <w:rsid w:val="5863D2E1"/>
    <w:rsid w:val="58692911"/>
    <w:rsid w:val="586CC07D"/>
    <w:rsid w:val="58727084"/>
    <w:rsid w:val="58A34148"/>
    <w:rsid w:val="58ACF110"/>
    <w:rsid w:val="58B5D698"/>
    <w:rsid w:val="58BF0CE1"/>
    <w:rsid w:val="58C1F9B7"/>
    <w:rsid w:val="58C82185"/>
    <w:rsid w:val="58D6BC28"/>
    <w:rsid w:val="58D8FADC"/>
    <w:rsid w:val="58DA788E"/>
    <w:rsid w:val="58E47BE4"/>
    <w:rsid w:val="58E9C34D"/>
    <w:rsid w:val="58E9DACC"/>
    <w:rsid w:val="59012205"/>
    <w:rsid w:val="592CE596"/>
    <w:rsid w:val="593FC919"/>
    <w:rsid w:val="594DAA77"/>
    <w:rsid w:val="5950745B"/>
    <w:rsid w:val="595861F5"/>
    <w:rsid w:val="5965ADF6"/>
    <w:rsid w:val="596C8DEE"/>
    <w:rsid w:val="597EE7E7"/>
    <w:rsid w:val="5992CC4F"/>
    <w:rsid w:val="59A18818"/>
    <w:rsid w:val="59A1A1B0"/>
    <w:rsid w:val="59A22CE3"/>
    <w:rsid w:val="59A5820F"/>
    <w:rsid w:val="59AD768F"/>
    <w:rsid w:val="59DF4B7F"/>
    <w:rsid w:val="59EA9046"/>
    <w:rsid w:val="59F181DA"/>
    <w:rsid w:val="59F764D1"/>
    <w:rsid w:val="5A17F776"/>
    <w:rsid w:val="5A222477"/>
    <w:rsid w:val="5A2456EF"/>
    <w:rsid w:val="5A24B502"/>
    <w:rsid w:val="5A29EF45"/>
    <w:rsid w:val="5A3066DE"/>
    <w:rsid w:val="5A42D647"/>
    <w:rsid w:val="5A4B2A88"/>
    <w:rsid w:val="5A4C783B"/>
    <w:rsid w:val="5A5DCA18"/>
    <w:rsid w:val="5A6684C3"/>
    <w:rsid w:val="5A6FF352"/>
    <w:rsid w:val="5A7F1281"/>
    <w:rsid w:val="5A966C5A"/>
    <w:rsid w:val="5A9A3F91"/>
    <w:rsid w:val="5A9B1358"/>
    <w:rsid w:val="5A9DA6C2"/>
    <w:rsid w:val="5AA1822D"/>
    <w:rsid w:val="5AB100FB"/>
    <w:rsid w:val="5AB71AD2"/>
    <w:rsid w:val="5ACD359D"/>
    <w:rsid w:val="5AD28427"/>
    <w:rsid w:val="5AF85A5F"/>
    <w:rsid w:val="5B06254F"/>
    <w:rsid w:val="5B06A27F"/>
    <w:rsid w:val="5B0B3B2D"/>
    <w:rsid w:val="5B132E91"/>
    <w:rsid w:val="5B155B0B"/>
    <w:rsid w:val="5B1FF8F1"/>
    <w:rsid w:val="5B2910BC"/>
    <w:rsid w:val="5B2F6569"/>
    <w:rsid w:val="5B4711BA"/>
    <w:rsid w:val="5B49DCC1"/>
    <w:rsid w:val="5B4C083B"/>
    <w:rsid w:val="5B5027B3"/>
    <w:rsid w:val="5B51B5EC"/>
    <w:rsid w:val="5B51E7CF"/>
    <w:rsid w:val="5B579857"/>
    <w:rsid w:val="5B5DE03C"/>
    <w:rsid w:val="5B68C84B"/>
    <w:rsid w:val="5B6E583E"/>
    <w:rsid w:val="5B71C71D"/>
    <w:rsid w:val="5B74A120"/>
    <w:rsid w:val="5B79BA97"/>
    <w:rsid w:val="5B79E71F"/>
    <w:rsid w:val="5B7DBA92"/>
    <w:rsid w:val="5B8C23A7"/>
    <w:rsid w:val="5B8E3FE8"/>
    <w:rsid w:val="5B9A1012"/>
    <w:rsid w:val="5B9A339A"/>
    <w:rsid w:val="5BA0380B"/>
    <w:rsid w:val="5BAC5C81"/>
    <w:rsid w:val="5BAFBE03"/>
    <w:rsid w:val="5BC0BADC"/>
    <w:rsid w:val="5BD0023E"/>
    <w:rsid w:val="5BD3E0F7"/>
    <w:rsid w:val="5BF23533"/>
    <w:rsid w:val="5BF36C2D"/>
    <w:rsid w:val="5BFB88CF"/>
    <w:rsid w:val="5C07336B"/>
    <w:rsid w:val="5C1ADA09"/>
    <w:rsid w:val="5C21D4A0"/>
    <w:rsid w:val="5C22A464"/>
    <w:rsid w:val="5C246A2D"/>
    <w:rsid w:val="5C27E7DF"/>
    <w:rsid w:val="5C301DE4"/>
    <w:rsid w:val="5C30AB78"/>
    <w:rsid w:val="5C3ECADE"/>
    <w:rsid w:val="5C3FF9B5"/>
    <w:rsid w:val="5C46D9D1"/>
    <w:rsid w:val="5C4B5662"/>
    <w:rsid w:val="5C549FD0"/>
    <w:rsid w:val="5C562222"/>
    <w:rsid w:val="5C5D01E8"/>
    <w:rsid w:val="5C5D0B07"/>
    <w:rsid w:val="5C72CD14"/>
    <w:rsid w:val="5C77B762"/>
    <w:rsid w:val="5C7B9234"/>
    <w:rsid w:val="5C87833E"/>
    <w:rsid w:val="5C974461"/>
    <w:rsid w:val="5CB05139"/>
    <w:rsid w:val="5CBE1DEB"/>
    <w:rsid w:val="5CCF8581"/>
    <w:rsid w:val="5CD9D180"/>
    <w:rsid w:val="5CDAE7A0"/>
    <w:rsid w:val="5CE5852C"/>
    <w:rsid w:val="5CECE671"/>
    <w:rsid w:val="5CEEC5D2"/>
    <w:rsid w:val="5CEF94BE"/>
    <w:rsid w:val="5CEFCED8"/>
    <w:rsid w:val="5CF034E2"/>
    <w:rsid w:val="5CF17BE9"/>
    <w:rsid w:val="5CF25BD1"/>
    <w:rsid w:val="5CFB5EB7"/>
    <w:rsid w:val="5CFEFCEA"/>
    <w:rsid w:val="5D24BE0C"/>
    <w:rsid w:val="5D275F3A"/>
    <w:rsid w:val="5D2BE959"/>
    <w:rsid w:val="5D2CE695"/>
    <w:rsid w:val="5D3A6BDF"/>
    <w:rsid w:val="5D454D71"/>
    <w:rsid w:val="5D455BCF"/>
    <w:rsid w:val="5D583300"/>
    <w:rsid w:val="5D691B10"/>
    <w:rsid w:val="5D6ABC3F"/>
    <w:rsid w:val="5D6D9AF4"/>
    <w:rsid w:val="5D6E9285"/>
    <w:rsid w:val="5D71B4E3"/>
    <w:rsid w:val="5D877BFA"/>
    <w:rsid w:val="5D932A82"/>
    <w:rsid w:val="5D9D8619"/>
    <w:rsid w:val="5DA0F9C1"/>
    <w:rsid w:val="5DA4706D"/>
    <w:rsid w:val="5DBE163B"/>
    <w:rsid w:val="5DC77CC1"/>
    <w:rsid w:val="5DCC4313"/>
    <w:rsid w:val="5DD65C60"/>
    <w:rsid w:val="5DDF5F7A"/>
    <w:rsid w:val="5DE0C7CE"/>
    <w:rsid w:val="5DE4FDCC"/>
    <w:rsid w:val="5DE5EFDD"/>
    <w:rsid w:val="5DE86D38"/>
    <w:rsid w:val="5DEC5EDB"/>
    <w:rsid w:val="5DEFCEB6"/>
    <w:rsid w:val="5DF05EEC"/>
    <w:rsid w:val="5DF09146"/>
    <w:rsid w:val="5DF188DD"/>
    <w:rsid w:val="5DF5D3A1"/>
    <w:rsid w:val="5E05CC3C"/>
    <w:rsid w:val="5E08C6F4"/>
    <w:rsid w:val="5E0A8767"/>
    <w:rsid w:val="5E0C0305"/>
    <w:rsid w:val="5E11D6B8"/>
    <w:rsid w:val="5E1B5C20"/>
    <w:rsid w:val="5E374D1A"/>
    <w:rsid w:val="5E4F06B3"/>
    <w:rsid w:val="5E522C09"/>
    <w:rsid w:val="5E64A6C2"/>
    <w:rsid w:val="5E708B8F"/>
    <w:rsid w:val="5E7146DC"/>
    <w:rsid w:val="5E76F079"/>
    <w:rsid w:val="5E7CBDD8"/>
    <w:rsid w:val="5E83BF70"/>
    <w:rsid w:val="5E91A342"/>
    <w:rsid w:val="5E9869CD"/>
    <w:rsid w:val="5E9A0ED8"/>
    <w:rsid w:val="5EA288B0"/>
    <w:rsid w:val="5EB9D47C"/>
    <w:rsid w:val="5ED10E68"/>
    <w:rsid w:val="5EDA9FCA"/>
    <w:rsid w:val="5EF0B336"/>
    <w:rsid w:val="5EFF3ECA"/>
    <w:rsid w:val="5F06E309"/>
    <w:rsid w:val="5F0D8544"/>
    <w:rsid w:val="5F22B0DD"/>
    <w:rsid w:val="5F29F093"/>
    <w:rsid w:val="5F2EAD70"/>
    <w:rsid w:val="5F481FD3"/>
    <w:rsid w:val="5F53BD21"/>
    <w:rsid w:val="5F57BAA3"/>
    <w:rsid w:val="5F5AB105"/>
    <w:rsid w:val="5F5ED7D5"/>
    <w:rsid w:val="5F7DBDE5"/>
    <w:rsid w:val="5F939977"/>
    <w:rsid w:val="5F94DE81"/>
    <w:rsid w:val="5FA103A7"/>
    <w:rsid w:val="5FA38F3B"/>
    <w:rsid w:val="5FA85B5B"/>
    <w:rsid w:val="5FAED0EC"/>
    <w:rsid w:val="5FBD8152"/>
    <w:rsid w:val="5FC246A4"/>
    <w:rsid w:val="5FCBA85A"/>
    <w:rsid w:val="5FDD8E64"/>
    <w:rsid w:val="5FDDFD7F"/>
    <w:rsid w:val="5FE171F4"/>
    <w:rsid w:val="5FEBDCF5"/>
    <w:rsid w:val="5FED6487"/>
    <w:rsid w:val="5FEDA823"/>
    <w:rsid w:val="5FF94854"/>
    <w:rsid w:val="6001B849"/>
    <w:rsid w:val="60035211"/>
    <w:rsid w:val="60060BA6"/>
    <w:rsid w:val="6028ABD2"/>
    <w:rsid w:val="604AB296"/>
    <w:rsid w:val="604F970F"/>
    <w:rsid w:val="606D30A8"/>
    <w:rsid w:val="606F1EF4"/>
    <w:rsid w:val="60703D41"/>
    <w:rsid w:val="6073E6D0"/>
    <w:rsid w:val="6078EF33"/>
    <w:rsid w:val="60793601"/>
    <w:rsid w:val="6082617D"/>
    <w:rsid w:val="60910949"/>
    <w:rsid w:val="60930506"/>
    <w:rsid w:val="60972F7E"/>
    <w:rsid w:val="6099512F"/>
    <w:rsid w:val="60A96ADD"/>
    <w:rsid w:val="60AC4995"/>
    <w:rsid w:val="60B0DE80"/>
    <w:rsid w:val="60B32D78"/>
    <w:rsid w:val="60C0BD04"/>
    <w:rsid w:val="60CC2F4A"/>
    <w:rsid w:val="60D409B3"/>
    <w:rsid w:val="60D74763"/>
    <w:rsid w:val="60DE3E08"/>
    <w:rsid w:val="60EA4165"/>
    <w:rsid w:val="60EAB7A3"/>
    <w:rsid w:val="60F486E2"/>
    <w:rsid w:val="60F9F891"/>
    <w:rsid w:val="61060A19"/>
    <w:rsid w:val="61183387"/>
    <w:rsid w:val="612DEA13"/>
    <w:rsid w:val="61327C21"/>
    <w:rsid w:val="61336215"/>
    <w:rsid w:val="613D508E"/>
    <w:rsid w:val="615D1B7A"/>
    <w:rsid w:val="615D5FA7"/>
    <w:rsid w:val="615F5DDC"/>
    <w:rsid w:val="61663106"/>
    <w:rsid w:val="616A015E"/>
    <w:rsid w:val="6175DF36"/>
    <w:rsid w:val="617C3437"/>
    <w:rsid w:val="617F3FD1"/>
    <w:rsid w:val="61829234"/>
    <w:rsid w:val="618750FB"/>
    <w:rsid w:val="61B369A6"/>
    <w:rsid w:val="61C05794"/>
    <w:rsid w:val="61C31A1B"/>
    <w:rsid w:val="61CF9F9E"/>
    <w:rsid w:val="61D3E156"/>
    <w:rsid w:val="61D853FD"/>
    <w:rsid w:val="61E9346D"/>
    <w:rsid w:val="61EB34FB"/>
    <w:rsid w:val="61F1EE77"/>
    <w:rsid w:val="61F8E6FA"/>
    <w:rsid w:val="6203AC36"/>
    <w:rsid w:val="62090F5D"/>
    <w:rsid w:val="6217E559"/>
    <w:rsid w:val="621E1F86"/>
    <w:rsid w:val="62206FB4"/>
    <w:rsid w:val="622754DC"/>
    <w:rsid w:val="622F478B"/>
    <w:rsid w:val="6231E5BF"/>
    <w:rsid w:val="623575A6"/>
    <w:rsid w:val="6235E697"/>
    <w:rsid w:val="6236B286"/>
    <w:rsid w:val="62385706"/>
    <w:rsid w:val="62431856"/>
    <w:rsid w:val="624819F6"/>
    <w:rsid w:val="624854A5"/>
    <w:rsid w:val="624A540C"/>
    <w:rsid w:val="6250B61E"/>
    <w:rsid w:val="6251DE30"/>
    <w:rsid w:val="62563C6D"/>
    <w:rsid w:val="6257E343"/>
    <w:rsid w:val="6258BF49"/>
    <w:rsid w:val="625AC854"/>
    <w:rsid w:val="6276F5E9"/>
    <w:rsid w:val="62819665"/>
    <w:rsid w:val="62859F5B"/>
    <w:rsid w:val="628E50A5"/>
    <w:rsid w:val="628E5F19"/>
    <w:rsid w:val="62B55EA7"/>
    <w:rsid w:val="62B561BA"/>
    <w:rsid w:val="62C5A9E5"/>
    <w:rsid w:val="62CBAB5D"/>
    <w:rsid w:val="62CE4C82"/>
    <w:rsid w:val="62E5FBDD"/>
    <w:rsid w:val="62EF5D34"/>
    <w:rsid w:val="62F06BFB"/>
    <w:rsid w:val="62FA1B14"/>
    <w:rsid w:val="62FE814F"/>
    <w:rsid w:val="62FEC090"/>
    <w:rsid w:val="630872A1"/>
    <w:rsid w:val="6312FA75"/>
    <w:rsid w:val="63148D47"/>
    <w:rsid w:val="631A4C0C"/>
    <w:rsid w:val="6323215C"/>
    <w:rsid w:val="6327575E"/>
    <w:rsid w:val="632B1A6C"/>
    <w:rsid w:val="632BECEA"/>
    <w:rsid w:val="633830AC"/>
    <w:rsid w:val="63387E4D"/>
    <w:rsid w:val="633A4D6F"/>
    <w:rsid w:val="633EAAFE"/>
    <w:rsid w:val="634A6072"/>
    <w:rsid w:val="63717A3B"/>
    <w:rsid w:val="63723854"/>
    <w:rsid w:val="63788960"/>
    <w:rsid w:val="637DDD5B"/>
    <w:rsid w:val="63923A90"/>
    <w:rsid w:val="6393DBD0"/>
    <w:rsid w:val="639FD6F8"/>
    <w:rsid w:val="63BA4094"/>
    <w:rsid w:val="63BADAA6"/>
    <w:rsid w:val="63C2DC9D"/>
    <w:rsid w:val="63CC99A1"/>
    <w:rsid w:val="63D441A3"/>
    <w:rsid w:val="63D4A7AD"/>
    <w:rsid w:val="63D69906"/>
    <w:rsid w:val="63D7C73A"/>
    <w:rsid w:val="6401E184"/>
    <w:rsid w:val="64076C5A"/>
    <w:rsid w:val="641582B8"/>
    <w:rsid w:val="6434BF83"/>
    <w:rsid w:val="643D5620"/>
    <w:rsid w:val="64400248"/>
    <w:rsid w:val="644AF144"/>
    <w:rsid w:val="646C310C"/>
    <w:rsid w:val="64753E18"/>
    <w:rsid w:val="648C8BD3"/>
    <w:rsid w:val="6495B9F8"/>
    <w:rsid w:val="649E3B44"/>
    <w:rsid w:val="64A3417A"/>
    <w:rsid w:val="64A9BCC0"/>
    <w:rsid w:val="64BA5D02"/>
    <w:rsid w:val="64BB1E65"/>
    <w:rsid w:val="64BB8FC2"/>
    <w:rsid w:val="64C09698"/>
    <w:rsid w:val="64C5885D"/>
    <w:rsid w:val="64C6AD22"/>
    <w:rsid w:val="64CBA877"/>
    <w:rsid w:val="64CCFEEB"/>
    <w:rsid w:val="64D43CAC"/>
    <w:rsid w:val="64D760E6"/>
    <w:rsid w:val="64DE338D"/>
    <w:rsid w:val="64EB384E"/>
    <w:rsid w:val="64EE19D3"/>
    <w:rsid w:val="64EFBFFC"/>
    <w:rsid w:val="65022902"/>
    <w:rsid w:val="650469ED"/>
    <w:rsid w:val="65069E34"/>
    <w:rsid w:val="6512CF5B"/>
    <w:rsid w:val="651908E8"/>
    <w:rsid w:val="6520D3FE"/>
    <w:rsid w:val="653D9FB6"/>
    <w:rsid w:val="6549C1E7"/>
    <w:rsid w:val="654A4111"/>
    <w:rsid w:val="654CD3A8"/>
    <w:rsid w:val="654D1ED4"/>
    <w:rsid w:val="65529880"/>
    <w:rsid w:val="65534825"/>
    <w:rsid w:val="65606723"/>
    <w:rsid w:val="656E1A15"/>
    <w:rsid w:val="657A9FE2"/>
    <w:rsid w:val="657E78F1"/>
    <w:rsid w:val="6584B32B"/>
    <w:rsid w:val="65A33CBB"/>
    <w:rsid w:val="65A58555"/>
    <w:rsid w:val="65AB2C26"/>
    <w:rsid w:val="65B4401E"/>
    <w:rsid w:val="65B5C7E1"/>
    <w:rsid w:val="65DA4121"/>
    <w:rsid w:val="65E9BD86"/>
    <w:rsid w:val="65ED9AAA"/>
    <w:rsid w:val="65EDA1F5"/>
    <w:rsid w:val="65F06CC9"/>
    <w:rsid w:val="6600770D"/>
    <w:rsid w:val="663F41C2"/>
    <w:rsid w:val="664E16C2"/>
    <w:rsid w:val="665E533B"/>
    <w:rsid w:val="66651FC4"/>
    <w:rsid w:val="66670311"/>
    <w:rsid w:val="6671D417"/>
    <w:rsid w:val="66968B3E"/>
    <w:rsid w:val="669D7804"/>
    <w:rsid w:val="669F00FC"/>
    <w:rsid w:val="66A4AC66"/>
    <w:rsid w:val="66BA60D8"/>
    <w:rsid w:val="66D4D7AE"/>
    <w:rsid w:val="66E36046"/>
    <w:rsid w:val="66E37E0F"/>
    <w:rsid w:val="66E43DCF"/>
    <w:rsid w:val="66F8D7A8"/>
    <w:rsid w:val="66FD62D2"/>
    <w:rsid w:val="6705BDDD"/>
    <w:rsid w:val="670883D6"/>
    <w:rsid w:val="671714EB"/>
    <w:rsid w:val="672CF783"/>
    <w:rsid w:val="672D3F3A"/>
    <w:rsid w:val="672FB280"/>
    <w:rsid w:val="672FF4B3"/>
    <w:rsid w:val="6738187A"/>
    <w:rsid w:val="673A98F5"/>
    <w:rsid w:val="673FF3CE"/>
    <w:rsid w:val="6756FE07"/>
    <w:rsid w:val="676075DB"/>
    <w:rsid w:val="67619E21"/>
    <w:rsid w:val="6765F076"/>
    <w:rsid w:val="67667B8B"/>
    <w:rsid w:val="6773370C"/>
    <w:rsid w:val="677AAE62"/>
    <w:rsid w:val="6780412F"/>
    <w:rsid w:val="6785715A"/>
    <w:rsid w:val="6788305E"/>
    <w:rsid w:val="6794762E"/>
    <w:rsid w:val="6799B1C3"/>
    <w:rsid w:val="6799BCEE"/>
    <w:rsid w:val="67A5A7A6"/>
    <w:rsid w:val="67C9C947"/>
    <w:rsid w:val="67D39FAC"/>
    <w:rsid w:val="67DDD0DB"/>
    <w:rsid w:val="67E26148"/>
    <w:rsid w:val="67F2E836"/>
    <w:rsid w:val="67FC4725"/>
    <w:rsid w:val="67FCEAEA"/>
    <w:rsid w:val="68066872"/>
    <w:rsid w:val="68083B9F"/>
    <w:rsid w:val="68086756"/>
    <w:rsid w:val="680C2424"/>
    <w:rsid w:val="68121B98"/>
    <w:rsid w:val="681B377C"/>
    <w:rsid w:val="682EAABB"/>
    <w:rsid w:val="6849F692"/>
    <w:rsid w:val="68518691"/>
    <w:rsid w:val="68519FCD"/>
    <w:rsid w:val="68542B66"/>
    <w:rsid w:val="685A0ECA"/>
    <w:rsid w:val="685C6E0D"/>
    <w:rsid w:val="6871A12E"/>
    <w:rsid w:val="68721D1B"/>
    <w:rsid w:val="68765F75"/>
    <w:rsid w:val="68974F94"/>
    <w:rsid w:val="689A25BD"/>
    <w:rsid w:val="689DF998"/>
    <w:rsid w:val="68A058E1"/>
    <w:rsid w:val="68AE88F6"/>
    <w:rsid w:val="68C57D52"/>
    <w:rsid w:val="68CDC24A"/>
    <w:rsid w:val="68D4B68E"/>
    <w:rsid w:val="68DDE38C"/>
    <w:rsid w:val="68E06BA2"/>
    <w:rsid w:val="68E7B838"/>
    <w:rsid w:val="69099BE2"/>
    <w:rsid w:val="6909E9C7"/>
    <w:rsid w:val="690C388E"/>
    <w:rsid w:val="6919FA7B"/>
    <w:rsid w:val="6922F114"/>
    <w:rsid w:val="69397DB3"/>
    <w:rsid w:val="694E9325"/>
    <w:rsid w:val="69625D02"/>
    <w:rsid w:val="696ACDBE"/>
    <w:rsid w:val="697F47B2"/>
    <w:rsid w:val="6984B194"/>
    <w:rsid w:val="69897346"/>
    <w:rsid w:val="698A088A"/>
    <w:rsid w:val="699313A5"/>
    <w:rsid w:val="6995113E"/>
    <w:rsid w:val="69971FEA"/>
    <w:rsid w:val="69B2AE2F"/>
    <w:rsid w:val="69E63AC6"/>
    <w:rsid w:val="69E7FFB6"/>
    <w:rsid w:val="69EDCE14"/>
    <w:rsid w:val="69F68016"/>
    <w:rsid w:val="69FDC339"/>
    <w:rsid w:val="6A0BB43C"/>
    <w:rsid w:val="6A26D486"/>
    <w:rsid w:val="6A280F8A"/>
    <w:rsid w:val="6A2B8807"/>
    <w:rsid w:val="6A2F90B0"/>
    <w:rsid w:val="6A309FA4"/>
    <w:rsid w:val="6A33512E"/>
    <w:rsid w:val="6A33659A"/>
    <w:rsid w:val="6A36DC26"/>
    <w:rsid w:val="6A3B2E8A"/>
    <w:rsid w:val="6A41BD51"/>
    <w:rsid w:val="6A4C51AF"/>
    <w:rsid w:val="6A695F46"/>
    <w:rsid w:val="6A73CFA9"/>
    <w:rsid w:val="6A781E3A"/>
    <w:rsid w:val="6A79985E"/>
    <w:rsid w:val="6A7BE93D"/>
    <w:rsid w:val="6A7E7D1C"/>
    <w:rsid w:val="6A7F88B0"/>
    <w:rsid w:val="6A8ADA5D"/>
    <w:rsid w:val="6A8D2AD3"/>
    <w:rsid w:val="6AA732FF"/>
    <w:rsid w:val="6AAB3435"/>
    <w:rsid w:val="6AB801D2"/>
    <w:rsid w:val="6ACB806E"/>
    <w:rsid w:val="6ACD3769"/>
    <w:rsid w:val="6AD94B92"/>
    <w:rsid w:val="6ADBD134"/>
    <w:rsid w:val="6ADCB9DF"/>
    <w:rsid w:val="6AEB13CD"/>
    <w:rsid w:val="6AF96F31"/>
    <w:rsid w:val="6B027364"/>
    <w:rsid w:val="6B0330E1"/>
    <w:rsid w:val="6B06BA09"/>
    <w:rsid w:val="6B0FBF06"/>
    <w:rsid w:val="6B0FE325"/>
    <w:rsid w:val="6B123370"/>
    <w:rsid w:val="6B147A6E"/>
    <w:rsid w:val="6B14CA63"/>
    <w:rsid w:val="6B26AC0D"/>
    <w:rsid w:val="6B2ED240"/>
    <w:rsid w:val="6B38C190"/>
    <w:rsid w:val="6B502D1D"/>
    <w:rsid w:val="6B5139EC"/>
    <w:rsid w:val="6B5E140D"/>
    <w:rsid w:val="6B67A175"/>
    <w:rsid w:val="6B74886B"/>
    <w:rsid w:val="6B806B3D"/>
    <w:rsid w:val="6B80895D"/>
    <w:rsid w:val="6B842418"/>
    <w:rsid w:val="6B84C74D"/>
    <w:rsid w:val="6B87D25D"/>
    <w:rsid w:val="6B8C0E43"/>
    <w:rsid w:val="6B97C0AB"/>
    <w:rsid w:val="6BAD0336"/>
    <w:rsid w:val="6BC46A93"/>
    <w:rsid w:val="6BD54407"/>
    <w:rsid w:val="6BD6071D"/>
    <w:rsid w:val="6BE3841A"/>
    <w:rsid w:val="6BE76932"/>
    <w:rsid w:val="6BF81989"/>
    <w:rsid w:val="6BFC52C7"/>
    <w:rsid w:val="6C0C574B"/>
    <w:rsid w:val="6C15AF7F"/>
    <w:rsid w:val="6C16DEB0"/>
    <w:rsid w:val="6C1EDE6B"/>
    <w:rsid w:val="6C2FBA8B"/>
    <w:rsid w:val="6C37752D"/>
    <w:rsid w:val="6C471BEA"/>
    <w:rsid w:val="6C4C7AE6"/>
    <w:rsid w:val="6C51367D"/>
    <w:rsid w:val="6C58B879"/>
    <w:rsid w:val="6C5F8C64"/>
    <w:rsid w:val="6C70AF0E"/>
    <w:rsid w:val="6C7C4BAB"/>
    <w:rsid w:val="6C7FB61B"/>
    <w:rsid w:val="6C95ECE1"/>
    <w:rsid w:val="6CBD91D2"/>
    <w:rsid w:val="6CC48551"/>
    <w:rsid w:val="6CD10D08"/>
    <w:rsid w:val="6CD13A1D"/>
    <w:rsid w:val="6CDCA8E1"/>
    <w:rsid w:val="6CDE7F1E"/>
    <w:rsid w:val="6CE5F512"/>
    <w:rsid w:val="6CE96AD5"/>
    <w:rsid w:val="6CEDEF15"/>
    <w:rsid w:val="6CF56D8D"/>
    <w:rsid w:val="6CF8B56B"/>
    <w:rsid w:val="6D0A92EB"/>
    <w:rsid w:val="6D0C4B91"/>
    <w:rsid w:val="6D0DE66C"/>
    <w:rsid w:val="6D1BCE48"/>
    <w:rsid w:val="6D1FA078"/>
    <w:rsid w:val="6D261954"/>
    <w:rsid w:val="6D37C290"/>
    <w:rsid w:val="6D41EDD9"/>
    <w:rsid w:val="6D4D5A7D"/>
    <w:rsid w:val="6D6AF1F0"/>
    <w:rsid w:val="6D733F6F"/>
    <w:rsid w:val="6D759F2A"/>
    <w:rsid w:val="6D8094F3"/>
    <w:rsid w:val="6D856514"/>
    <w:rsid w:val="6D91E42E"/>
    <w:rsid w:val="6D9D2B12"/>
    <w:rsid w:val="6DAD3B07"/>
    <w:rsid w:val="6DB220E4"/>
    <w:rsid w:val="6DB7EB95"/>
    <w:rsid w:val="6DC3E4A8"/>
    <w:rsid w:val="6DC51091"/>
    <w:rsid w:val="6DDDC200"/>
    <w:rsid w:val="6DE061D3"/>
    <w:rsid w:val="6DE1949D"/>
    <w:rsid w:val="6DEC0EEC"/>
    <w:rsid w:val="6DF34A22"/>
    <w:rsid w:val="6E0141BE"/>
    <w:rsid w:val="6E13686A"/>
    <w:rsid w:val="6E18506A"/>
    <w:rsid w:val="6E24DD40"/>
    <w:rsid w:val="6E260381"/>
    <w:rsid w:val="6E2D8F96"/>
    <w:rsid w:val="6E3A9275"/>
    <w:rsid w:val="6E3BB727"/>
    <w:rsid w:val="6E3D0547"/>
    <w:rsid w:val="6E42F7BD"/>
    <w:rsid w:val="6E514E64"/>
    <w:rsid w:val="6E54815D"/>
    <w:rsid w:val="6E8949A7"/>
    <w:rsid w:val="6E956399"/>
    <w:rsid w:val="6EA0AC68"/>
    <w:rsid w:val="6EA9CDD8"/>
    <w:rsid w:val="6EB26A32"/>
    <w:rsid w:val="6EB64D85"/>
    <w:rsid w:val="6EBE8C4E"/>
    <w:rsid w:val="6EC20108"/>
    <w:rsid w:val="6EC5E7AD"/>
    <w:rsid w:val="6ED40648"/>
    <w:rsid w:val="6EE217DB"/>
    <w:rsid w:val="6EE823E9"/>
    <w:rsid w:val="6EEADAC6"/>
    <w:rsid w:val="6EEFBA0D"/>
    <w:rsid w:val="6EF0A3E2"/>
    <w:rsid w:val="6EF0FD57"/>
    <w:rsid w:val="6F074FB7"/>
    <w:rsid w:val="6F093B00"/>
    <w:rsid w:val="6F261372"/>
    <w:rsid w:val="6F277F20"/>
    <w:rsid w:val="6F386A35"/>
    <w:rsid w:val="6F3C4139"/>
    <w:rsid w:val="6F3C6227"/>
    <w:rsid w:val="6F47407A"/>
    <w:rsid w:val="6F487F51"/>
    <w:rsid w:val="6F498895"/>
    <w:rsid w:val="6F516FDE"/>
    <w:rsid w:val="6F5F5F17"/>
    <w:rsid w:val="6F696A77"/>
    <w:rsid w:val="6F7435F9"/>
    <w:rsid w:val="6F7A35DE"/>
    <w:rsid w:val="6F80103A"/>
    <w:rsid w:val="6F82B03A"/>
    <w:rsid w:val="6F8D4E7C"/>
    <w:rsid w:val="6F8EBE6C"/>
    <w:rsid w:val="6F9634F7"/>
    <w:rsid w:val="6F96B1AB"/>
    <w:rsid w:val="6F9F2D57"/>
    <w:rsid w:val="6FB23125"/>
    <w:rsid w:val="6FB5C94B"/>
    <w:rsid w:val="6FB5E6CF"/>
    <w:rsid w:val="6FB6BD45"/>
    <w:rsid w:val="6FBDF3AD"/>
    <w:rsid w:val="6FBE0BB0"/>
    <w:rsid w:val="6FC8DE3C"/>
    <w:rsid w:val="6FD54741"/>
    <w:rsid w:val="700434A8"/>
    <w:rsid w:val="7008E864"/>
    <w:rsid w:val="700A9E98"/>
    <w:rsid w:val="700EB96B"/>
    <w:rsid w:val="7019650B"/>
    <w:rsid w:val="702EF389"/>
    <w:rsid w:val="7030D57E"/>
    <w:rsid w:val="704A5F79"/>
    <w:rsid w:val="7052612A"/>
    <w:rsid w:val="7059AD1C"/>
    <w:rsid w:val="705AAA07"/>
    <w:rsid w:val="7062B1A3"/>
    <w:rsid w:val="7064D813"/>
    <w:rsid w:val="706BE4C5"/>
    <w:rsid w:val="70825831"/>
    <w:rsid w:val="70873C4C"/>
    <w:rsid w:val="70A94F14"/>
    <w:rsid w:val="70CC8DD2"/>
    <w:rsid w:val="70CC9B4E"/>
    <w:rsid w:val="70DD66B7"/>
    <w:rsid w:val="70E2E5A0"/>
    <w:rsid w:val="70E598EF"/>
    <w:rsid w:val="70E7EA2B"/>
    <w:rsid w:val="70EA69EE"/>
    <w:rsid w:val="70EF7BB1"/>
    <w:rsid w:val="70F800C7"/>
    <w:rsid w:val="7121F525"/>
    <w:rsid w:val="712406DF"/>
    <w:rsid w:val="712A0882"/>
    <w:rsid w:val="712A7C79"/>
    <w:rsid w:val="712E16C8"/>
    <w:rsid w:val="7148EDDE"/>
    <w:rsid w:val="714A8711"/>
    <w:rsid w:val="714BFB63"/>
    <w:rsid w:val="7151A339"/>
    <w:rsid w:val="7151AC74"/>
    <w:rsid w:val="715A0AAC"/>
    <w:rsid w:val="7162489A"/>
    <w:rsid w:val="71628C09"/>
    <w:rsid w:val="7174D390"/>
    <w:rsid w:val="7175542E"/>
    <w:rsid w:val="717C2717"/>
    <w:rsid w:val="7190474E"/>
    <w:rsid w:val="71955CD2"/>
    <w:rsid w:val="719DDD13"/>
    <w:rsid w:val="71A400B4"/>
    <w:rsid w:val="71AAE14C"/>
    <w:rsid w:val="71AD227B"/>
    <w:rsid w:val="71B8633F"/>
    <w:rsid w:val="71C0EA69"/>
    <w:rsid w:val="71CC4433"/>
    <w:rsid w:val="71D9B523"/>
    <w:rsid w:val="71E07D79"/>
    <w:rsid w:val="71E5DD55"/>
    <w:rsid w:val="71F2CE95"/>
    <w:rsid w:val="71F49A05"/>
    <w:rsid w:val="71FEB1D8"/>
    <w:rsid w:val="720289D3"/>
    <w:rsid w:val="720B3B03"/>
    <w:rsid w:val="7218076B"/>
    <w:rsid w:val="72197ADB"/>
    <w:rsid w:val="7220433D"/>
    <w:rsid w:val="72300A0A"/>
    <w:rsid w:val="7238BD42"/>
    <w:rsid w:val="7238D383"/>
    <w:rsid w:val="723FA879"/>
    <w:rsid w:val="724D3627"/>
    <w:rsid w:val="72611994"/>
    <w:rsid w:val="726B6055"/>
    <w:rsid w:val="72755AEF"/>
    <w:rsid w:val="72768F4B"/>
    <w:rsid w:val="727FD4A8"/>
    <w:rsid w:val="7281435D"/>
    <w:rsid w:val="7282B878"/>
    <w:rsid w:val="72885E46"/>
    <w:rsid w:val="728B29C1"/>
    <w:rsid w:val="7299CE1D"/>
    <w:rsid w:val="729C0DB9"/>
    <w:rsid w:val="72A30668"/>
    <w:rsid w:val="72A30C8F"/>
    <w:rsid w:val="72A42F84"/>
    <w:rsid w:val="72A4746F"/>
    <w:rsid w:val="72AA1B36"/>
    <w:rsid w:val="72AB10DA"/>
    <w:rsid w:val="72B17423"/>
    <w:rsid w:val="72B920A9"/>
    <w:rsid w:val="72D57BA6"/>
    <w:rsid w:val="72DB1B42"/>
    <w:rsid w:val="72E7CBC4"/>
    <w:rsid w:val="72FB3AF7"/>
    <w:rsid w:val="730B1B3C"/>
    <w:rsid w:val="73377EE8"/>
    <w:rsid w:val="7338D856"/>
    <w:rsid w:val="733E6435"/>
    <w:rsid w:val="7345CDB6"/>
    <w:rsid w:val="7351716A"/>
    <w:rsid w:val="737268EE"/>
    <w:rsid w:val="73726CC8"/>
    <w:rsid w:val="7372E37D"/>
    <w:rsid w:val="7376DFCF"/>
    <w:rsid w:val="7378A168"/>
    <w:rsid w:val="737A4B54"/>
    <w:rsid w:val="737D7BDD"/>
    <w:rsid w:val="737DAC24"/>
    <w:rsid w:val="739748E7"/>
    <w:rsid w:val="739D625C"/>
    <w:rsid w:val="73A378ED"/>
    <w:rsid w:val="73A74BB4"/>
    <w:rsid w:val="73B04884"/>
    <w:rsid w:val="73B93A3C"/>
    <w:rsid w:val="73C8C415"/>
    <w:rsid w:val="73CEA889"/>
    <w:rsid w:val="73D61C94"/>
    <w:rsid w:val="73D80137"/>
    <w:rsid w:val="73FC410E"/>
    <w:rsid w:val="73FEB341"/>
    <w:rsid w:val="740D15BC"/>
    <w:rsid w:val="7415AFBA"/>
    <w:rsid w:val="742699E7"/>
    <w:rsid w:val="7426D763"/>
    <w:rsid w:val="742996CF"/>
    <w:rsid w:val="7436883B"/>
    <w:rsid w:val="74494607"/>
    <w:rsid w:val="744AE892"/>
    <w:rsid w:val="74682A99"/>
    <w:rsid w:val="746EC586"/>
    <w:rsid w:val="748943FB"/>
    <w:rsid w:val="748A3900"/>
    <w:rsid w:val="7490EC19"/>
    <w:rsid w:val="749F3AA3"/>
    <w:rsid w:val="74A55BB3"/>
    <w:rsid w:val="74A7B82C"/>
    <w:rsid w:val="74A820EE"/>
    <w:rsid w:val="74AAFEA9"/>
    <w:rsid w:val="74ABC75A"/>
    <w:rsid w:val="74B50352"/>
    <w:rsid w:val="74BC6260"/>
    <w:rsid w:val="74CBE115"/>
    <w:rsid w:val="74DB339A"/>
    <w:rsid w:val="74DC93A9"/>
    <w:rsid w:val="74DDD8C4"/>
    <w:rsid w:val="74E2CB2E"/>
    <w:rsid w:val="74E691D8"/>
    <w:rsid w:val="74EF3154"/>
    <w:rsid w:val="74EF3812"/>
    <w:rsid w:val="74F34856"/>
    <w:rsid w:val="75004FAF"/>
    <w:rsid w:val="75049F45"/>
    <w:rsid w:val="750C6BE3"/>
    <w:rsid w:val="7516DE33"/>
    <w:rsid w:val="751E1E13"/>
    <w:rsid w:val="752BAE52"/>
    <w:rsid w:val="7534C45B"/>
    <w:rsid w:val="753F823E"/>
    <w:rsid w:val="754E8BE7"/>
    <w:rsid w:val="7553CC13"/>
    <w:rsid w:val="756625A7"/>
    <w:rsid w:val="75673C0E"/>
    <w:rsid w:val="7569FB9E"/>
    <w:rsid w:val="757B23F6"/>
    <w:rsid w:val="757DAB33"/>
    <w:rsid w:val="7585B242"/>
    <w:rsid w:val="7595E046"/>
    <w:rsid w:val="759CE60F"/>
    <w:rsid w:val="75A7B7FF"/>
    <w:rsid w:val="75B646BD"/>
    <w:rsid w:val="75BC8E71"/>
    <w:rsid w:val="75CD59F3"/>
    <w:rsid w:val="75CEC9A8"/>
    <w:rsid w:val="75D2FEC9"/>
    <w:rsid w:val="75E662D7"/>
    <w:rsid w:val="75F0672E"/>
    <w:rsid w:val="7601ED5B"/>
    <w:rsid w:val="760A41A3"/>
    <w:rsid w:val="760EC93E"/>
    <w:rsid w:val="76143C35"/>
    <w:rsid w:val="7623C44D"/>
    <w:rsid w:val="76278E43"/>
    <w:rsid w:val="763BF5CA"/>
    <w:rsid w:val="76442C8D"/>
    <w:rsid w:val="764CDEB3"/>
    <w:rsid w:val="7657BD8B"/>
    <w:rsid w:val="765B9FEC"/>
    <w:rsid w:val="766E5505"/>
    <w:rsid w:val="76733482"/>
    <w:rsid w:val="767EC435"/>
    <w:rsid w:val="76818A63"/>
    <w:rsid w:val="768E1ADE"/>
    <w:rsid w:val="76A23C10"/>
    <w:rsid w:val="76A2FB1F"/>
    <w:rsid w:val="76AA83A4"/>
    <w:rsid w:val="76B307CB"/>
    <w:rsid w:val="76BAB0E9"/>
    <w:rsid w:val="76BED431"/>
    <w:rsid w:val="76C2D3AF"/>
    <w:rsid w:val="76DB272B"/>
    <w:rsid w:val="76DD5171"/>
    <w:rsid w:val="7703B404"/>
    <w:rsid w:val="77169474"/>
    <w:rsid w:val="771E388B"/>
    <w:rsid w:val="77271E28"/>
    <w:rsid w:val="772E8FA6"/>
    <w:rsid w:val="7737364A"/>
    <w:rsid w:val="773ECD91"/>
    <w:rsid w:val="77482A9C"/>
    <w:rsid w:val="774BF75D"/>
    <w:rsid w:val="77583738"/>
    <w:rsid w:val="7758F5D0"/>
    <w:rsid w:val="7759F5BD"/>
    <w:rsid w:val="776B9F39"/>
    <w:rsid w:val="776E28FD"/>
    <w:rsid w:val="7780742D"/>
    <w:rsid w:val="77828954"/>
    <w:rsid w:val="779B6689"/>
    <w:rsid w:val="77A9F1CA"/>
    <w:rsid w:val="77B6F65A"/>
    <w:rsid w:val="77B7CD5F"/>
    <w:rsid w:val="77BA9DDF"/>
    <w:rsid w:val="77C9DDB1"/>
    <w:rsid w:val="77E02B9A"/>
    <w:rsid w:val="77ECE0B1"/>
    <w:rsid w:val="77FDFDEF"/>
    <w:rsid w:val="7807847D"/>
    <w:rsid w:val="782071DB"/>
    <w:rsid w:val="78458A6C"/>
    <w:rsid w:val="784E53E9"/>
    <w:rsid w:val="785EF7BD"/>
    <w:rsid w:val="7878BF14"/>
    <w:rsid w:val="787BFE5E"/>
    <w:rsid w:val="787F4CB7"/>
    <w:rsid w:val="78A1F920"/>
    <w:rsid w:val="78A596E7"/>
    <w:rsid w:val="78A9BC68"/>
    <w:rsid w:val="78AAE219"/>
    <w:rsid w:val="78B1B43F"/>
    <w:rsid w:val="78B1D19F"/>
    <w:rsid w:val="78DBD92F"/>
    <w:rsid w:val="78DDEF4C"/>
    <w:rsid w:val="78DF9DB1"/>
    <w:rsid w:val="78E5D0CF"/>
    <w:rsid w:val="790BC5CC"/>
    <w:rsid w:val="791BB59B"/>
    <w:rsid w:val="791E59B5"/>
    <w:rsid w:val="79228E1A"/>
    <w:rsid w:val="7929CED9"/>
    <w:rsid w:val="7958CD21"/>
    <w:rsid w:val="795B7F57"/>
    <w:rsid w:val="796F900D"/>
    <w:rsid w:val="7971644D"/>
    <w:rsid w:val="797632DF"/>
    <w:rsid w:val="7979AD29"/>
    <w:rsid w:val="797D4F1B"/>
    <w:rsid w:val="7981C0C1"/>
    <w:rsid w:val="7981DDFF"/>
    <w:rsid w:val="798B29FF"/>
    <w:rsid w:val="798CE08C"/>
    <w:rsid w:val="79AC7E27"/>
    <w:rsid w:val="79AF7147"/>
    <w:rsid w:val="79AFE2B9"/>
    <w:rsid w:val="79B3E1B7"/>
    <w:rsid w:val="79CB276D"/>
    <w:rsid w:val="79D6EC92"/>
    <w:rsid w:val="79D8E973"/>
    <w:rsid w:val="79E58952"/>
    <w:rsid w:val="79E8967E"/>
    <w:rsid w:val="79F26CBC"/>
    <w:rsid w:val="79F43A3B"/>
    <w:rsid w:val="79F92F45"/>
    <w:rsid w:val="7A0A6388"/>
    <w:rsid w:val="7A0CB0CD"/>
    <w:rsid w:val="7A0F7856"/>
    <w:rsid w:val="7A109C23"/>
    <w:rsid w:val="7A1DB339"/>
    <w:rsid w:val="7A206580"/>
    <w:rsid w:val="7A3F1FAF"/>
    <w:rsid w:val="7A3F4263"/>
    <w:rsid w:val="7A435389"/>
    <w:rsid w:val="7A4EA6B5"/>
    <w:rsid w:val="7A601BD2"/>
    <w:rsid w:val="7A65C509"/>
    <w:rsid w:val="7A6BBBB4"/>
    <w:rsid w:val="7A73BB40"/>
    <w:rsid w:val="7A76DA8B"/>
    <w:rsid w:val="7A789BE5"/>
    <w:rsid w:val="7A78C986"/>
    <w:rsid w:val="7A82B2B1"/>
    <w:rsid w:val="7A85B87D"/>
    <w:rsid w:val="7A86AAB4"/>
    <w:rsid w:val="7A88F5B7"/>
    <w:rsid w:val="7A96BC3C"/>
    <w:rsid w:val="7A9C100B"/>
    <w:rsid w:val="7ABC2563"/>
    <w:rsid w:val="7AC2C1FF"/>
    <w:rsid w:val="7ACD752E"/>
    <w:rsid w:val="7AEC8E4D"/>
    <w:rsid w:val="7AF97A84"/>
    <w:rsid w:val="7B0BFA5A"/>
    <w:rsid w:val="7B1B2933"/>
    <w:rsid w:val="7B27EADA"/>
    <w:rsid w:val="7B330609"/>
    <w:rsid w:val="7B36A5A8"/>
    <w:rsid w:val="7B48E1E9"/>
    <w:rsid w:val="7B49ABD0"/>
    <w:rsid w:val="7B54CDA0"/>
    <w:rsid w:val="7B637495"/>
    <w:rsid w:val="7B643A1D"/>
    <w:rsid w:val="7B6C6BF5"/>
    <w:rsid w:val="7B7F8E7E"/>
    <w:rsid w:val="7B842976"/>
    <w:rsid w:val="7B94F912"/>
    <w:rsid w:val="7B94FFA6"/>
    <w:rsid w:val="7B996383"/>
    <w:rsid w:val="7BA8A051"/>
    <w:rsid w:val="7BAA953E"/>
    <w:rsid w:val="7BB05FD6"/>
    <w:rsid w:val="7BBDCD6B"/>
    <w:rsid w:val="7BBFDC3A"/>
    <w:rsid w:val="7BC661BF"/>
    <w:rsid w:val="7BC7C750"/>
    <w:rsid w:val="7BCA66F9"/>
    <w:rsid w:val="7BDB12C4"/>
    <w:rsid w:val="7BDE2E72"/>
    <w:rsid w:val="7BE72F25"/>
    <w:rsid w:val="7BEB599E"/>
    <w:rsid w:val="7BEC8BB7"/>
    <w:rsid w:val="7BEF940E"/>
    <w:rsid w:val="7BF37E75"/>
    <w:rsid w:val="7C212762"/>
    <w:rsid w:val="7C25F584"/>
    <w:rsid w:val="7C37D51F"/>
    <w:rsid w:val="7C381242"/>
    <w:rsid w:val="7C562FE0"/>
    <w:rsid w:val="7C749D02"/>
    <w:rsid w:val="7C78C138"/>
    <w:rsid w:val="7C80D513"/>
    <w:rsid w:val="7C849A34"/>
    <w:rsid w:val="7C88CFB9"/>
    <w:rsid w:val="7C8F2BED"/>
    <w:rsid w:val="7C8FB0BD"/>
    <w:rsid w:val="7C9455E0"/>
    <w:rsid w:val="7CA39EAF"/>
    <w:rsid w:val="7CAB8DCF"/>
    <w:rsid w:val="7CC0734A"/>
    <w:rsid w:val="7CD84027"/>
    <w:rsid w:val="7CE0C66B"/>
    <w:rsid w:val="7CF89B6A"/>
    <w:rsid w:val="7CFED7E1"/>
    <w:rsid w:val="7D095D8A"/>
    <w:rsid w:val="7D1F1DC8"/>
    <w:rsid w:val="7D2E85F4"/>
    <w:rsid w:val="7D3B50D7"/>
    <w:rsid w:val="7D47F09C"/>
    <w:rsid w:val="7D94B1B7"/>
    <w:rsid w:val="7D9C71E6"/>
    <w:rsid w:val="7DA3FF70"/>
    <w:rsid w:val="7DA5C075"/>
    <w:rsid w:val="7DA8500A"/>
    <w:rsid w:val="7DAF4054"/>
    <w:rsid w:val="7DB11093"/>
    <w:rsid w:val="7DB334DE"/>
    <w:rsid w:val="7DB897A3"/>
    <w:rsid w:val="7DBD593F"/>
    <w:rsid w:val="7DDBE4CF"/>
    <w:rsid w:val="7DE450DB"/>
    <w:rsid w:val="7DED87ED"/>
    <w:rsid w:val="7DEFEAFD"/>
    <w:rsid w:val="7DF11A13"/>
    <w:rsid w:val="7DF5D1F5"/>
    <w:rsid w:val="7E096FC4"/>
    <w:rsid w:val="7E0FB37F"/>
    <w:rsid w:val="7E1392A5"/>
    <w:rsid w:val="7E22E67E"/>
    <w:rsid w:val="7E339368"/>
    <w:rsid w:val="7E474938"/>
    <w:rsid w:val="7E6577F2"/>
    <w:rsid w:val="7E710B39"/>
    <w:rsid w:val="7E8474DF"/>
    <w:rsid w:val="7E9372B9"/>
    <w:rsid w:val="7E967F43"/>
    <w:rsid w:val="7EA2B9A7"/>
    <w:rsid w:val="7EA75AF7"/>
    <w:rsid w:val="7EA8EF57"/>
    <w:rsid w:val="7EAF58B9"/>
    <w:rsid w:val="7EB178D1"/>
    <w:rsid w:val="7EBAA589"/>
    <w:rsid w:val="7EBC7065"/>
    <w:rsid w:val="7EBC908E"/>
    <w:rsid w:val="7EC06857"/>
    <w:rsid w:val="7EC4ECCD"/>
    <w:rsid w:val="7ECA9C62"/>
    <w:rsid w:val="7ED4084F"/>
    <w:rsid w:val="7F035B2F"/>
    <w:rsid w:val="7F218AF8"/>
    <w:rsid w:val="7F308590"/>
    <w:rsid w:val="7F3DBFF8"/>
    <w:rsid w:val="7F4CE29D"/>
    <w:rsid w:val="7F564D64"/>
    <w:rsid w:val="7F6B3686"/>
    <w:rsid w:val="7F6F659D"/>
    <w:rsid w:val="7F807808"/>
    <w:rsid w:val="7F831E6A"/>
    <w:rsid w:val="7F8337D8"/>
    <w:rsid w:val="7F89584E"/>
    <w:rsid w:val="7F92C130"/>
    <w:rsid w:val="7FB875D5"/>
    <w:rsid w:val="7FB981B2"/>
    <w:rsid w:val="7FBC8918"/>
    <w:rsid w:val="7FC00357"/>
    <w:rsid w:val="7FC4E326"/>
    <w:rsid w:val="7FD58B2C"/>
    <w:rsid w:val="7FDBE5F9"/>
    <w:rsid w:val="7FE215E3"/>
    <w:rsid w:val="7FE9DD78"/>
    <w:rsid w:val="7FF575B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4615"/>
  </w:style>
  <w:style w:type="paragraph" w:styleId="Heading1">
    <w:name w:val="heading 1"/>
    <w:basedOn w:val="Normal"/>
    <w:next w:val="Normal"/>
    <w:link w:val="Heading1Char"/>
    <w:uiPriority w:val="9"/>
    <w:qFormat/>
    <w:rsid w:val="00254566"/>
    <w:pPr>
      <w:spacing w:line="480" w:lineRule="auto"/>
      <w:jc w:val="center"/>
      <w:outlineLvl w:val="0"/>
    </w:pPr>
    <w:rPr>
      <w:b/>
      <w:bCs/>
      <w:lang w:val="sv-SE"/>
    </w:rPr>
  </w:style>
  <w:style w:type="paragraph" w:styleId="Heading2">
    <w:name w:val="heading 2"/>
    <w:basedOn w:val="ListParagraph"/>
    <w:next w:val="Normal"/>
    <w:link w:val="Heading2Char"/>
    <w:uiPriority w:val="9"/>
    <w:unhideWhenUsed/>
    <w:qFormat/>
    <w:rsid w:val="00254566"/>
    <w:pPr>
      <w:numPr>
        <w:ilvl w:val="1"/>
        <w:numId w:val="26"/>
      </w:numPr>
      <w:spacing w:line="480" w:lineRule="auto"/>
      <w:ind w:left="426" w:hanging="426"/>
      <w:jc w:val="both"/>
      <w:outlineLvl w:val="1"/>
    </w:pPr>
    <w:rPr>
      <w:b/>
      <w:bCs/>
      <w:lang w:val="sv-SE"/>
    </w:rPr>
  </w:style>
  <w:style w:type="paragraph" w:styleId="Heading3">
    <w:name w:val="heading 3"/>
    <w:basedOn w:val="Normal"/>
    <w:next w:val="Normal"/>
    <w:link w:val="Heading3Char"/>
    <w:uiPriority w:val="9"/>
    <w:unhideWhenUsed/>
    <w:qFormat/>
    <w:rsid w:val="00D575A5"/>
    <w:pPr>
      <w:numPr>
        <w:ilvl w:val="2"/>
        <w:numId w:val="23"/>
      </w:numPr>
      <w:pBdr>
        <w:top w:val="nil"/>
        <w:left w:val="nil"/>
        <w:bottom w:val="nil"/>
        <w:right w:val="nil"/>
        <w:between w:val="nil"/>
      </w:pBdr>
      <w:spacing w:line="480" w:lineRule="auto"/>
      <w:ind w:left="1134"/>
      <w:jc w:val="both"/>
      <w:outlineLvl w:val="2"/>
    </w:pPr>
    <w:rPr>
      <w:b/>
      <w:bCs/>
      <w:color w:val="000000"/>
    </w:rPr>
  </w:style>
  <w:style w:type="paragraph" w:styleId="Heading4">
    <w:name w:val="heading 4"/>
    <w:basedOn w:val="Normal"/>
    <w:next w:val="Normal"/>
    <w:link w:val="Heading4Char"/>
    <w:uiPriority w:val="9"/>
    <w:unhideWhenUsed/>
    <w:qFormat/>
    <w:rsid w:val="00D575A5"/>
    <w:pPr>
      <w:numPr>
        <w:ilvl w:val="3"/>
        <w:numId w:val="23"/>
      </w:numPr>
      <w:pBdr>
        <w:top w:val="nil"/>
        <w:left w:val="nil"/>
        <w:bottom w:val="nil"/>
        <w:right w:val="nil"/>
        <w:between w:val="nil"/>
      </w:pBdr>
      <w:spacing w:line="480" w:lineRule="auto"/>
      <w:outlineLvl w:val="3"/>
    </w:pPr>
    <w:rPr>
      <w:b/>
      <w:bCs/>
      <w:color w:val="000000"/>
    </w:rPr>
  </w:style>
  <w:style w:type="paragraph" w:styleId="Heading5">
    <w:name w:val="heading 5"/>
    <w:basedOn w:val="Normal"/>
    <w:next w:val="Normal"/>
    <w:uiPriority w:val="9"/>
    <w:semiHidden/>
    <w:unhideWhenUsed/>
    <w:qFormat/>
    <w:rsid w:val="00A7054B"/>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A7054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A7054B"/>
    <w:pPr>
      <w:keepNext/>
      <w:keepLines/>
      <w:spacing w:before="480" w:after="120"/>
    </w:pPr>
    <w:rPr>
      <w:b/>
      <w:sz w:val="72"/>
      <w:szCs w:val="72"/>
    </w:rPr>
  </w:style>
  <w:style w:type="paragraph" w:styleId="Subtitle">
    <w:name w:val="Subtitle"/>
    <w:basedOn w:val="Normal"/>
    <w:next w:val="Normal"/>
    <w:uiPriority w:val="11"/>
    <w:qFormat/>
    <w:rsid w:val="00A7054B"/>
    <w:pPr>
      <w:keepNext/>
      <w:keepLines/>
      <w:spacing w:before="360" w:after="80"/>
    </w:pPr>
    <w:rPr>
      <w:rFonts w:ascii="Georgia" w:eastAsia="Georgia" w:hAnsi="Georgia" w:cs="Georgia"/>
      <w:i/>
      <w:color w:val="666666"/>
      <w:sz w:val="48"/>
      <w:szCs w:val="48"/>
    </w:rPr>
  </w:style>
  <w:style w:type="paragraph" w:styleId="ListParagraph">
    <w:name w:val="List Paragraph"/>
    <w:basedOn w:val="Normal"/>
    <w:link w:val="ListParagraphChar"/>
    <w:uiPriority w:val="34"/>
    <w:qFormat/>
    <w:rsid w:val="00A7054B"/>
    <w:pPr>
      <w:ind w:left="720"/>
      <w:contextualSpacing/>
    </w:pPr>
  </w:style>
  <w:style w:type="table" w:styleId="TableGrid">
    <w:name w:val="Table Grid"/>
    <w:basedOn w:val="TableNormal"/>
    <w:uiPriority w:val="59"/>
    <w:rsid w:val="00FB412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A7054B"/>
    <w:rPr>
      <w:sz w:val="20"/>
      <w:szCs w:val="20"/>
    </w:rPr>
  </w:style>
  <w:style w:type="character" w:customStyle="1" w:styleId="CommentTextChar">
    <w:name w:val="Comment Text Char"/>
    <w:basedOn w:val="DefaultParagraphFont"/>
    <w:link w:val="CommentText"/>
    <w:uiPriority w:val="99"/>
    <w:semiHidden/>
    <w:rsid w:val="00A7054B"/>
    <w:rPr>
      <w:sz w:val="20"/>
      <w:szCs w:val="20"/>
    </w:rPr>
  </w:style>
  <w:style w:type="character" w:styleId="CommentReference">
    <w:name w:val="annotation reference"/>
    <w:basedOn w:val="DefaultParagraphFont"/>
    <w:uiPriority w:val="99"/>
    <w:semiHidden/>
    <w:unhideWhenUsed/>
    <w:rsid w:val="00A7054B"/>
    <w:rPr>
      <w:sz w:val="16"/>
      <w:szCs w:val="16"/>
    </w:rPr>
  </w:style>
  <w:style w:type="paragraph" w:styleId="Header">
    <w:name w:val="header"/>
    <w:basedOn w:val="Normal"/>
    <w:link w:val="HeaderChar"/>
    <w:uiPriority w:val="99"/>
    <w:unhideWhenUsed/>
    <w:rsid w:val="000B7C2A"/>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0B7C2A"/>
    <w:rPr>
      <w:rFonts w:asciiTheme="minorHAnsi" w:eastAsiaTheme="minorEastAsia" w:hAnsiTheme="minorHAnsi" w:cstheme="minorBidi"/>
      <w:sz w:val="22"/>
      <w:szCs w:val="22"/>
    </w:rPr>
  </w:style>
  <w:style w:type="character" w:customStyle="1" w:styleId="Heading3Char">
    <w:name w:val="Heading 3 Char"/>
    <w:basedOn w:val="DefaultParagraphFont"/>
    <w:link w:val="Heading3"/>
    <w:uiPriority w:val="9"/>
    <w:rsid w:val="00D575A5"/>
    <w:rPr>
      <w:b/>
      <w:bCs/>
      <w:color w:val="000000"/>
    </w:rPr>
  </w:style>
  <w:style w:type="character" w:customStyle="1" w:styleId="Heading4Char">
    <w:name w:val="Heading 4 Char"/>
    <w:basedOn w:val="DefaultParagraphFont"/>
    <w:link w:val="Heading4"/>
    <w:uiPriority w:val="9"/>
    <w:rsid w:val="00D575A5"/>
    <w:rPr>
      <w:b/>
      <w:bCs/>
      <w:color w:val="000000"/>
    </w:rPr>
  </w:style>
  <w:style w:type="paragraph" w:styleId="Footer">
    <w:name w:val="footer"/>
    <w:basedOn w:val="Normal"/>
    <w:link w:val="FooterChar"/>
    <w:uiPriority w:val="99"/>
    <w:unhideWhenUsed/>
    <w:rsid w:val="004112E7"/>
    <w:pPr>
      <w:tabs>
        <w:tab w:val="center" w:pos="4513"/>
        <w:tab w:val="right" w:pos="9026"/>
      </w:tabs>
    </w:pPr>
  </w:style>
  <w:style w:type="character" w:customStyle="1" w:styleId="FooterChar">
    <w:name w:val="Footer Char"/>
    <w:basedOn w:val="DefaultParagraphFont"/>
    <w:link w:val="Footer"/>
    <w:uiPriority w:val="99"/>
    <w:rsid w:val="004112E7"/>
  </w:style>
  <w:style w:type="character" w:styleId="Emphasis">
    <w:name w:val="Emphasis"/>
    <w:basedOn w:val="DefaultParagraphFont"/>
    <w:uiPriority w:val="20"/>
    <w:qFormat/>
    <w:rsid w:val="00B86133"/>
    <w:rPr>
      <w:i/>
      <w:iCs/>
    </w:rPr>
  </w:style>
  <w:style w:type="character" w:styleId="Hyperlink">
    <w:name w:val="Hyperlink"/>
    <w:basedOn w:val="DefaultParagraphFont"/>
    <w:uiPriority w:val="99"/>
    <w:unhideWhenUsed/>
    <w:rsid w:val="00B86133"/>
    <w:rPr>
      <w:color w:val="0000FF"/>
      <w:u w:val="single"/>
    </w:rPr>
  </w:style>
  <w:style w:type="paragraph" w:styleId="TableofFigures">
    <w:name w:val="table of figures"/>
    <w:basedOn w:val="Normal"/>
    <w:next w:val="Normal"/>
    <w:uiPriority w:val="99"/>
    <w:unhideWhenUsed/>
    <w:rsid w:val="00B86133"/>
    <w:pPr>
      <w:spacing w:line="276" w:lineRule="auto"/>
    </w:pPr>
    <w:rPr>
      <w:rFonts w:asciiTheme="minorHAnsi" w:hAnsiTheme="minorHAnsi" w:cstheme="minorBidi"/>
      <w:sz w:val="22"/>
      <w:szCs w:val="22"/>
    </w:rPr>
  </w:style>
  <w:style w:type="paragraph" w:styleId="Caption">
    <w:name w:val="caption"/>
    <w:basedOn w:val="Normal"/>
    <w:next w:val="Normal"/>
    <w:uiPriority w:val="35"/>
    <w:unhideWhenUsed/>
    <w:qFormat/>
    <w:rsid w:val="003A44A7"/>
    <w:pPr>
      <w:spacing w:after="200"/>
    </w:pPr>
    <w:rPr>
      <w:i/>
      <w:iCs/>
      <w:color w:val="1F497D" w:themeColor="text2"/>
      <w:sz w:val="18"/>
      <w:szCs w:val="18"/>
    </w:rPr>
  </w:style>
  <w:style w:type="paragraph" w:customStyle="1" w:styleId="paragraph">
    <w:name w:val="paragraph"/>
    <w:basedOn w:val="Normal"/>
    <w:rsid w:val="00AE429A"/>
    <w:pPr>
      <w:spacing w:before="100" w:beforeAutospacing="1" w:after="100" w:afterAutospacing="1"/>
    </w:pPr>
    <w:rPr>
      <w:lang w:val="en-ID"/>
    </w:rPr>
  </w:style>
  <w:style w:type="character" w:customStyle="1" w:styleId="normaltextrun">
    <w:name w:val="normaltextrun"/>
    <w:basedOn w:val="DefaultParagraphFont"/>
    <w:rsid w:val="00AE429A"/>
  </w:style>
  <w:style w:type="character" w:customStyle="1" w:styleId="eop">
    <w:name w:val="eop"/>
    <w:basedOn w:val="DefaultParagraphFont"/>
    <w:rsid w:val="00AE429A"/>
  </w:style>
  <w:style w:type="character" w:customStyle="1" w:styleId="UnresolvedMention">
    <w:name w:val="Unresolved Mention"/>
    <w:basedOn w:val="DefaultParagraphFont"/>
    <w:uiPriority w:val="99"/>
    <w:semiHidden/>
    <w:unhideWhenUsed/>
    <w:rsid w:val="00AE429A"/>
    <w:rPr>
      <w:color w:val="605E5C"/>
      <w:shd w:val="clear" w:color="auto" w:fill="E1DFDD"/>
    </w:rPr>
  </w:style>
  <w:style w:type="paragraph" w:customStyle="1" w:styleId="subbab2">
    <w:name w:val="sub bab 2"/>
    <w:basedOn w:val="Heading2"/>
    <w:link w:val="subbab2Char"/>
    <w:qFormat/>
    <w:rsid w:val="00254566"/>
    <w:pPr>
      <w:numPr>
        <w:numId w:val="23"/>
      </w:numPr>
      <w:pBdr>
        <w:top w:val="nil"/>
        <w:left w:val="nil"/>
        <w:bottom w:val="nil"/>
        <w:right w:val="nil"/>
        <w:between w:val="nil"/>
      </w:pBdr>
      <w:ind w:left="426" w:hanging="426"/>
    </w:pPr>
    <w:rPr>
      <w:bCs w:val="0"/>
      <w:color w:val="000000"/>
    </w:rPr>
  </w:style>
  <w:style w:type="character" w:customStyle="1" w:styleId="subbab2Char">
    <w:name w:val="sub bab 2 Char"/>
    <w:basedOn w:val="DefaultParagraphFont"/>
    <w:link w:val="subbab2"/>
    <w:rsid w:val="00254566"/>
    <w:rPr>
      <w:b/>
      <w:color w:val="000000"/>
      <w:lang w:val="sv-SE"/>
    </w:rPr>
  </w:style>
  <w:style w:type="paragraph" w:customStyle="1" w:styleId="subbab222">
    <w:name w:val="sub bab 2.2.2"/>
    <w:basedOn w:val="Heading4"/>
    <w:link w:val="subbab222Char"/>
    <w:qFormat/>
    <w:rsid w:val="00D575A5"/>
    <w:pPr>
      <w:jc w:val="both"/>
    </w:pPr>
    <w:rPr>
      <w:bCs w:val="0"/>
    </w:rPr>
  </w:style>
  <w:style w:type="character" w:customStyle="1" w:styleId="subbab222Char">
    <w:name w:val="sub bab 2.2.2 Char"/>
    <w:basedOn w:val="Heading4Char"/>
    <w:link w:val="subbab222"/>
    <w:rsid w:val="00D575A5"/>
    <w:rPr>
      <w:b/>
      <w:bCs w:val="0"/>
      <w:color w:val="000000"/>
    </w:rPr>
  </w:style>
  <w:style w:type="paragraph" w:customStyle="1" w:styleId="subbab3">
    <w:name w:val="sub bab 3"/>
    <w:basedOn w:val="Heading2"/>
    <w:link w:val="subbab3Char"/>
    <w:qFormat/>
    <w:rsid w:val="00D575A5"/>
    <w:pPr>
      <w:numPr>
        <w:numId w:val="27"/>
      </w:numPr>
    </w:pPr>
  </w:style>
  <w:style w:type="character" w:customStyle="1" w:styleId="ListParagraphChar">
    <w:name w:val="List Paragraph Char"/>
    <w:basedOn w:val="DefaultParagraphFont"/>
    <w:link w:val="ListParagraph"/>
    <w:uiPriority w:val="34"/>
    <w:rsid w:val="00D575A5"/>
  </w:style>
  <w:style w:type="character" w:customStyle="1" w:styleId="Heading2Char">
    <w:name w:val="Heading 2 Char"/>
    <w:basedOn w:val="ListParagraphChar"/>
    <w:link w:val="Heading2"/>
    <w:uiPriority w:val="9"/>
    <w:rsid w:val="00D575A5"/>
    <w:rPr>
      <w:b/>
      <w:bCs/>
      <w:lang w:val="sv-SE"/>
    </w:rPr>
  </w:style>
  <w:style w:type="character" w:customStyle="1" w:styleId="subbab3Char">
    <w:name w:val="sub bab 3 Char"/>
    <w:basedOn w:val="Heading2Char"/>
    <w:link w:val="subbab3"/>
    <w:rsid w:val="00D575A5"/>
    <w:rPr>
      <w:b/>
      <w:bCs/>
      <w:lang w:val="sv-SE"/>
    </w:rPr>
  </w:style>
  <w:style w:type="paragraph" w:customStyle="1" w:styleId="subbab32">
    <w:name w:val="sub bab 3.2"/>
    <w:basedOn w:val="Heading3"/>
    <w:link w:val="subbab32Char"/>
    <w:qFormat/>
    <w:rsid w:val="00D575A5"/>
    <w:pPr>
      <w:numPr>
        <w:numId w:val="27"/>
      </w:numPr>
    </w:pPr>
  </w:style>
  <w:style w:type="character" w:customStyle="1" w:styleId="subbab32Char">
    <w:name w:val="sub bab 3.2 Char"/>
    <w:basedOn w:val="Heading3Char"/>
    <w:link w:val="subbab32"/>
    <w:rsid w:val="00D575A5"/>
    <w:rPr>
      <w:b/>
      <w:bCs/>
      <w:color w:val="000000"/>
    </w:rPr>
  </w:style>
  <w:style w:type="paragraph" w:customStyle="1" w:styleId="subbab4">
    <w:name w:val="sub bab 4"/>
    <w:basedOn w:val="Heading2"/>
    <w:link w:val="subbab4Char"/>
    <w:qFormat/>
    <w:rsid w:val="00DA5200"/>
    <w:pPr>
      <w:numPr>
        <w:numId w:val="19"/>
      </w:numPr>
      <w:pBdr>
        <w:top w:val="nil"/>
        <w:left w:val="nil"/>
        <w:bottom w:val="nil"/>
        <w:right w:val="nil"/>
        <w:between w:val="nil"/>
      </w:pBdr>
      <w:spacing w:after="200" w:line="360" w:lineRule="auto"/>
    </w:pPr>
    <w:rPr>
      <w:bCs w:val="0"/>
      <w:color w:val="000000"/>
    </w:rPr>
  </w:style>
  <w:style w:type="character" w:customStyle="1" w:styleId="subbab4Char">
    <w:name w:val="sub bab 4 Char"/>
    <w:basedOn w:val="Heading2Char"/>
    <w:link w:val="subbab4"/>
    <w:rsid w:val="00DA5200"/>
    <w:rPr>
      <w:b/>
      <w:bCs w:val="0"/>
      <w:color w:val="000000"/>
      <w:lang w:val="sv-SE"/>
    </w:rPr>
  </w:style>
  <w:style w:type="paragraph" w:customStyle="1" w:styleId="subbab41">
    <w:name w:val="sub bab 4.1"/>
    <w:basedOn w:val="Heading3"/>
    <w:link w:val="subbab41Char"/>
    <w:qFormat/>
    <w:rsid w:val="00DA5200"/>
    <w:pPr>
      <w:numPr>
        <w:numId w:val="19"/>
      </w:numPr>
      <w:spacing w:after="160" w:line="360" w:lineRule="auto"/>
    </w:pPr>
    <w:rPr>
      <w:bCs w:val="0"/>
    </w:rPr>
  </w:style>
  <w:style w:type="character" w:customStyle="1" w:styleId="subbab41Char">
    <w:name w:val="sub bab 4.1 Char"/>
    <w:basedOn w:val="Heading3Char"/>
    <w:link w:val="subbab41"/>
    <w:rsid w:val="00DA5200"/>
    <w:rPr>
      <w:b/>
      <w:bCs w:val="0"/>
      <w:color w:val="000000"/>
    </w:rPr>
  </w:style>
  <w:style w:type="paragraph" w:customStyle="1" w:styleId="subbab411">
    <w:name w:val="sub bab 4.1.1"/>
    <w:basedOn w:val="Heading4"/>
    <w:link w:val="subbab411Char"/>
    <w:qFormat/>
    <w:rsid w:val="00DA5200"/>
    <w:pPr>
      <w:numPr>
        <w:numId w:val="19"/>
      </w:numPr>
      <w:spacing w:after="160" w:line="360" w:lineRule="auto"/>
      <w:jc w:val="both"/>
    </w:pPr>
    <w:rPr>
      <w:bCs w:val="0"/>
      <w:color w:val="000000" w:themeColor="text1"/>
    </w:rPr>
  </w:style>
  <w:style w:type="character" w:customStyle="1" w:styleId="subbab411Char">
    <w:name w:val="sub bab 4.1.1 Char"/>
    <w:basedOn w:val="Heading4Char"/>
    <w:link w:val="subbab411"/>
    <w:rsid w:val="00DA5200"/>
    <w:rPr>
      <w:b/>
      <w:bCs w:val="0"/>
      <w:color w:val="000000" w:themeColor="text1"/>
    </w:rPr>
  </w:style>
  <w:style w:type="paragraph" w:styleId="TOCHeading">
    <w:name w:val="TOC Heading"/>
    <w:basedOn w:val="Heading1"/>
    <w:next w:val="Normal"/>
    <w:uiPriority w:val="39"/>
    <w:unhideWhenUsed/>
    <w:qFormat/>
    <w:rsid w:val="00110A53"/>
    <w:pPr>
      <w:keepNext/>
      <w:keepLines/>
      <w:spacing w:before="240" w:line="259" w:lineRule="auto"/>
      <w:jc w:val="left"/>
      <w:outlineLvl w:val="9"/>
    </w:pPr>
    <w:rPr>
      <w:rFonts w:asciiTheme="majorHAnsi" w:eastAsiaTheme="majorEastAsia" w:hAnsiTheme="majorHAnsi" w:cstheme="majorBidi"/>
      <w:b w:val="0"/>
      <w:bCs w:val="0"/>
      <w:color w:val="365F91" w:themeColor="accent1" w:themeShade="BF"/>
      <w:sz w:val="32"/>
      <w:szCs w:val="32"/>
      <w:lang w:val="en-US" w:eastAsia="en-US"/>
    </w:rPr>
  </w:style>
  <w:style w:type="paragraph" w:styleId="TOC1">
    <w:name w:val="toc 1"/>
    <w:basedOn w:val="Normal"/>
    <w:next w:val="Normal"/>
    <w:autoRedefine/>
    <w:uiPriority w:val="39"/>
    <w:unhideWhenUsed/>
    <w:rsid w:val="00041ED3"/>
    <w:pPr>
      <w:tabs>
        <w:tab w:val="right" w:pos="7928"/>
      </w:tabs>
      <w:spacing w:after="100"/>
    </w:pPr>
    <w:rPr>
      <w:b/>
      <w:bCs/>
      <w:noProof/>
    </w:rPr>
  </w:style>
  <w:style w:type="paragraph" w:styleId="TOC2">
    <w:name w:val="toc 2"/>
    <w:basedOn w:val="Normal"/>
    <w:next w:val="Normal"/>
    <w:autoRedefine/>
    <w:uiPriority w:val="39"/>
    <w:unhideWhenUsed/>
    <w:rsid w:val="00110A53"/>
    <w:pPr>
      <w:spacing w:after="100"/>
      <w:ind w:left="240"/>
    </w:pPr>
  </w:style>
  <w:style w:type="paragraph" w:styleId="TOC3">
    <w:name w:val="toc 3"/>
    <w:basedOn w:val="Normal"/>
    <w:next w:val="Normal"/>
    <w:autoRedefine/>
    <w:uiPriority w:val="39"/>
    <w:unhideWhenUsed/>
    <w:rsid w:val="00110A53"/>
    <w:pPr>
      <w:spacing w:after="100"/>
      <w:ind w:left="480"/>
    </w:pPr>
  </w:style>
  <w:style w:type="paragraph" w:customStyle="1" w:styleId="HALAMANJUDUL">
    <w:name w:val="HALAMAN JUDUL"/>
    <w:basedOn w:val="Heading1"/>
    <w:link w:val="HALAMANJUDULChar"/>
    <w:qFormat/>
    <w:rsid w:val="00130C00"/>
    <w:pPr>
      <w:tabs>
        <w:tab w:val="left" w:pos="1701"/>
      </w:tabs>
      <w:spacing w:after="200" w:line="360" w:lineRule="auto"/>
    </w:pPr>
    <w:rPr>
      <w:bCs w:val="0"/>
      <w:sz w:val="28"/>
      <w:szCs w:val="28"/>
    </w:rPr>
  </w:style>
  <w:style w:type="character" w:customStyle="1" w:styleId="Heading1Char">
    <w:name w:val="Heading 1 Char"/>
    <w:basedOn w:val="DefaultParagraphFont"/>
    <w:link w:val="Heading1"/>
    <w:uiPriority w:val="9"/>
    <w:rsid w:val="00130C00"/>
    <w:rPr>
      <w:b/>
      <w:bCs/>
      <w:lang w:val="sv-SE"/>
    </w:rPr>
  </w:style>
  <w:style w:type="character" w:customStyle="1" w:styleId="HALAMANJUDULChar">
    <w:name w:val="HALAMAN JUDUL Char"/>
    <w:basedOn w:val="Heading1Char"/>
    <w:link w:val="HALAMANJUDUL"/>
    <w:rsid w:val="00130C00"/>
    <w:rPr>
      <w:b/>
      <w:bCs w:val="0"/>
      <w:sz w:val="28"/>
      <w:szCs w:val="28"/>
      <w:lang w:val="sv-SE"/>
    </w:rPr>
  </w:style>
  <w:style w:type="paragraph" w:styleId="CommentSubject">
    <w:name w:val="annotation subject"/>
    <w:basedOn w:val="CommentText"/>
    <w:next w:val="CommentText"/>
    <w:link w:val="CommentSubjectChar"/>
    <w:uiPriority w:val="99"/>
    <w:semiHidden/>
    <w:unhideWhenUsed/>
    <w:rsid w:val="00EA5B2B"/>
    <w:rPr>
      <w:b/>
      <w:bCs/>
    </w:rPr>
  </w:style>
  <w:style w:type="character" w:customStyle="1" w:styleId="CommentSubjectChar">
    <w:name w:val="Comment Subject Char"/>
    <w:basedOn w:val="CommentTextChar"/>
    <w:link w:val="CommentSubject"/>
    <w:uiPriority w:val="99"/>
    <w:semiHidden/>
    <w:rsid w:val="00EA5B2B"/>
    <w:rPr>
      <w:b/>
      <w:bCs/>
      <w:sz w:val="20"/>
      <w:szCs w:val="20"/>
    </w:rPr>
  </w:style>
  <w:style w:type="paragraph" w:styleId="BalloonText">
    <w:name w:val="Balloon Text"/>
    <w:basedOn w:val="Normal"/>
    <w:link w:val="BalloonTextChar"/>
    <w:uiPriority w:val="99"/>
    <w:semiHidden/>
    <w:unhideWhenUsed/>
    <w:rsid w:val="00B93503"/>
    <w:rPr>
      <w:rFonts w:ascii="Tahoma" w:hAnsi="Tahoma" w:cs="Tahoma"/>
      <w:sz w:val="16"/>
      <w:szCs w:val="16"/>
    </w:rPr>
  </w:style>
  <w:style w:type="character" w:customStyle="1" w:styleId="BalloonTextChar">
    <w:name w:val="Balloon Text Char"/>
    <w:basedOn w:val="DefaultParagraphFont"/>
    <w:link w:val="BalloonText"/>
    <w:uiPriority w:val="99"/>
    <w:semiHidden/>
    <w:rsid w:val="00B9350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43148666">
      <w:bodyDiv w:val="1"/>
      <w:marLeft w:val="0"/>
      <w:marRight w:val="0"/>
      <w:marTop w:val="0"/>
      <w:marBottom w:val="0"/>
      <w:divBdr>
        <w:top w:val="none" w:sz="0" w:space="0" w:color="auto"/>
        <w:left w:val="none" w:sz="0" w:space="0" w:color="auto"/>
        <w:bottom w:val="none" w:sz="0" w:space="0" w:color="auto"/>
        <w:right w:val="none" w:sz="0" w:space="0" w:color="auto"/>
      </w:divBdr>
    </w:div>
    <w:div w:id="997658234">
      <w:bodyDiv w:val="1"/>
      <w:marLeft w:val="0"/>
      <w:marRight w:val="0"/>
      <w:marTop w:val="0"/>
      <w:marBottom w:val="0"/>
      <w:divBdr>
        <w:top w:val="none" w:sz="0" w:space="0" w:color="auto"/>
        <w:left w:val="none" w:sz="0" w:space="0" w:color="auto"/>
        <w:bottom w:val="none" w:sz="0" w:space="0" w:color="auto"/>
        <w:right w:val="none" w:sz="0" w:space="0" w:color="auto"/>
      </w:divBdr>
      <w:divsChild>
        <w:div w:id="223300802">
          <w:marLeft w:val="0"/>
          <w:marRight w:val="0"/>
          <w:marTop w:val="0"/>
          <w:marBottom w:val="0"/>
          <w:divBdr>
            <w:top w:val="none" w:sz="0" w:space="0" w:color="auto"/>
            <w:left w:val="none" w:sz="0" w:space="0" w:color="auto"/>
            <w:bottom w:val="none" w:sz="0" w:space="0" w:color="auto"/>
            <w:right w:val="none" w:sz="0" w:space="0" w:color="auto"/>
          </w:divBdr>
        </w:div>
        <w:div w:id="553547438">
          <w:marLeft w:val="0"/>
          <w:marRight w:val="0"/>
          <w:marTop w:val="0"/>
          <w:marBottom w:val="0"/>
          <w:divBdr>
            <w:top w:val="none" w:sz="0" w:space="0" w:color="auto"/>
            <w:left w:val="none" w:sz="0" w:space="0" w:color="auto"/>
            <w:bottom w:val="none" w:sz="0" w:space="0" w:color="auto"/>
            <w:right w:val="none" w:sz="0" w:space="0" w:color="auto"/>
          </w:divBdr>
        </w:div>
        <w:div w:id="788399834">
          <w:marLeft w:val="0"/>
          <w:marRight w:val="0"/>
          <w:marTop w:val="0"/>
          <w:marBottom w:val="0"/>
          <w:divBdr>
            <w:top w:val="none" w:sz="0" w:space="0" w:color="auto"/>
            <w:left w:val="none" w:sz="0" w:space="0" w:color="auto"/>
            <w:bottom w:val="none" w:sz="0" w:space="0" w:color="auto"/>
            <w:right w:val="none" w:sz="0" w:space="0" w:color="auto"/>
          </w:divBdr>
        </w:div>
        <w:div w:id="1149978776">
          <w:marLeft w:val="0"/>
          <w:marRight w:val="0"/>
          <w:marTop w:val="0"/>
          <w:marBottom w:val="0"/>
          <w:divBdr>
            <w:top w:val="none" w:sz="0" w:space="0" w:color="auto"/>
            <w:left w:val="none" w:sz="0" w:space="0" w:color="auto"/>
            <w:bottom w:val="none" w:sz="0" w:space="0" w:color="auto"/>
            <w:right w:val="none" w:sz="0" w:space="0" w:color="auto"/>
          </w:divBdr>
        </w:div>
        <w:div w:id="1595046871">
          <w:marLeft w:val="0"/>
          <w:marRight w:val="0"/>
          <w:marTop w:val="0"/>
          <w:marBottom w:val="0"/>
          <w:divBdr>
            <w:top w:val="none" w:sz="0" w:space="0" w:color="auto"/>
            <w:left w:val="none" w:sz="0" w:space="0" w:color="auto"/>
            <w:bottom w:val="none" w:sz="0" w:space="0" w:color="auto"/>
            <w:right w:val="none" w:sz="0" w:space="0" w:color="auto"/>
          </w:divBdr>
        </w:div>
        <w:div w:id="1612472890">
          <w:marLeft w:val="0"/>
          <w:marRight w:val="0"/>
          <w:marTop w:val="0"/>
          <w:marBottom w:val="0"/>
          <w:divBdr>
            <w:top w:val="none" w:sz="0" w:space="0" w:color="auto"/>
            <w:left w:val="none" w:sz="0" w:space="0" w:color="auto"/>
            <w:bottom w:val="none" w:sz="0" w:space="0" w:color="auto"/>
            <w:right w:val="none" w:sz="0" w:space="0" w:color="auto"/>
          </w:divBdr>
        </w:div>
        <w:div w:id="1622567535">
          <w:marLeft w:val="0"/>
          <w:marRight w:val="0"/>
          <w:marTop w:val="0"/>
          <w:marBottom w:val="0"/>
          <w:divBdr>
            <w:top w:val="none" w:sz="0" w:space="0" w:color="auto"/>
            <w:left w:val="none" w:sz="0" w:space="0" w:color="auto"/>
            <w:bottom w:val="none" w:sz="0" w:space="0" w:color="auto"/>
            <w:right w:val="none" w:sz="0" w:space="0" w:color="auto"/>
          </w:divBdr>
        </w:div>
      </w:divsChild>
    </w:div>
    <w:div w:id="1837186973">
      <w:bodyDiv w:val="1"/>
      <w:marLeft w:val="0"/>
      <w:marRight w:val="0"/>
      <w:marTop w:val="0"/>
      <w:marBottom w:val="0"/>
      <w:divBdr>
        <w:top w:val="none" w:sz="0" w:space="0" w:color="auto"/>
        <w:left w:val="none" w:sz="0" w:space="0" w:color="auto"/>
        <w:bottom w:val="none" w:sz="0" w:space="0" w:color="auto"/>
        <w:right w:val="none" w:sz="0" w:space="0" w:color="auto"/>
      </w:divBdr>
      <w:divsChild>
        <w:div w:id="346713024">
          <w:marLeft w:val="0"/>
          <w:marRight w:val="0"/>
          <w:marTop w:val="0"/>
          <w:marBottom w:val="0"/>
          <w:divBdr>
            <w:top w:val="none" w:sz="0" w:space="0" w:color="auto"/>
            <w:left w:val="none" w:sz="0" w:space="0" w:color="auto"/>
            <w:bottom w:val="none" w:sz="0" w:space="0" w:color="auto"/>
            <w:right w:val="none" w:sz="0" w:space="0" w:color="auto"/>
          </w:divBdr>
        </w:div>
        <w:div w:id="349379205">
          <w:marLeft w:val="0"/>
          <w:marRight w:val="0"/>
          <w:marTop w:val="0"/>
          <w:marBottom w:val="0"/>
          <w:divBdr>
            <w:top w:val="none" w:sz="0" w:space="0" w:color="auto"/>
            <w:left w:val="none" w:sz="0" w:space="0" w:color="auto"/>
            <w:bottom w:val="none" w:sz="0" w:space="0" w:color="auto"/>
            <w:right w:val="none" w:sz="0" w:space="0" w:color="auto"/>
          </w:divBdr>
        </w:div>
        <w:div w:id="350837143">
          <w:marLeft w:val="0"/>
          <w:marRight w:val="0"/>
          <w:marTop w:val="0"/>
          <w:marBottom w:val="0"/>
          <w:divBdr>
            <w:top w:val="none" w:sz="0" w:space="0" w:color="auto"/>
            <w:left w:val="none" w:sz="0" w:space="0" w:color="auto"/>
            <w:bottom w:val="none" w:sz="0" w:space="0" w:color="auto"/>
            <w:right w:val="none" w:sz="0" w:space="0" w:color="auto"/>
          </w:divBdr>
        </w:div>
        <w:div w:id="1458525160">
          <w:marLeft w:val="0"/>
          <w:marRight w:val="0"/>
          <w:marTop w:val="0"/>
          <w:marBottom w:val="0"/>
          <w:divBdr>
            <w:top w:val="none" w:sz="0" w:space="0" w:color="auto"/>
            <w:left w:val="none" w:sz="0" w:space="0" w:color="auto"/>
            <w:bottom w:val="none" w:sz="0" w:space="0" w:color="auto"/>
            <w:right w:val="none" w:sz="0" w:space="0" w:color="auto"/>
          </w:divBdr>
        </w:div>
        <w:div w:id="2068913003">
          <w:marLeft w:val="0"/>
          <w:marRight w:val="0"/>
          <w:marTop w:val="0"/>
          <w:marBottom w:val="0"/>
          <w:divBdr>
            <w:top w:val="none" w:sz="0" w:space="0" w:color="auto"/>
            <w:left w:val="none" w:sz="0" w:space="0" w:color="auto"/>
            <w:bottom w:val="none" w:sz="0" w:space="0" w:color="auto"/>
            <w:right w:val="none" w:sz="0" w:space="0" w:color="auto"/>
          </w:divBdr>
        </w:div>
        <w:div w:id="2137524926">
          <w:marLeft w:val="0"/>
          <w:marRight w:val="0"/>
          <w:marTop w:val="0"/>
          <w:marBottom w:val="0"/>
          <w:divBdr>
            <w:top w:val="none" w:sz="0" w:space="0" w:color="auto"/>
            <w:left w:val="none" w:sz="0" w:space="0" w:color="auto"/>
            <w:bottom w:val="none" w:sz="0" w:space="0" w:color="auto"/>
            <w:right w:val="none" w:sz="0" w:space="0" w:color="auto"/>
          </w:divBdr>
        </w:div>
      </w:divsChild>
    </w:div>
    <w:div w:id="200462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40E13-885F-4060-8578-8AE8C7A93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22</Pages>
  <Words>4391</Words>
  <Characters>2503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is Sahsi</dc:creator>
  <cp:keywords/>
  <dc:description/>
  <cp:lastModifiedBy>win 7</cp:lastModifiedBy>
  <cp:revision>2</cp:revision>
  <cp:lastPrinted>2023-12-20T03:39:00Z</cp:lastPrinted>
  <dcterms:created xsi:type="dcterms:W3CDTF">2023-11-27T01:15:00Z</dcterms:created>
  <dcterms:modified xsi:type="dcterms:W3CDTF">2024-03-07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6th-edi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3ff3ea63-16ea-3fd5-8b1b-7cf847cb469d</vt:lpwstr>
  </property>
  <property fmtid="{D5CDD505-2E9C-101B-9397-08002B2CF9AE}" pid="25" name="NXPowerLiteLastOptimized">
    <vt:lpwstr>762073</vt:lpwstr>
  </property>
  <property fmtid="{D5CDD505-2E9C-101B-9397-08002B2CF9AE}" pid="26" name="NXPowerLiteSettings">
    <vt:lpwstr>C7000400038000</vt:lpwstr>
  </property>
  <property fmtid="{D5CDD505-2E9C-101B-9397-08002B2CF9AE}" pid="27" name="NXPowerLiteVersion">
    <vt:lpwstr>S10.0.0</vt:lpwstr>
  </property>
</Properties>
</file>